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458B2" w14:textId="77777777" w:rsidR="00F914E6" w:rsidRDefault="00C7679E" w:rsidP="001411BC">
      <w:pPr>
        <w:jc w:val="center"/>
        <w:rPr>
          <w:rFonts w:ascii="Times New Roman" w:hAnsi="Times New Roman" w:cs="Times New Roman"/>
          <w:b/>
          <w:color w:val="000000"/>
          <w:sz w:val="28"/>
          <w:szCs w:val="28"/>
          <w:shd w:val="clear" w:color="auto" w:fill="FFFFFF"/>
          <w:lang w:val="en-US"/>
        </w:rPr>
      </w:pPr>
      <w:r w:rsidRPr="00C7679E">
        <w:rPr>
          <w:rFonts w:ascii="Times New Roman" w:hAnsi="Times New Roman" w:cs="Times New Roman"/>
          <w:b/>
          <w:color w:val="000000"/>
          <w:sz w:val="28"/>
          <w:szCs w:val="28"/>
          <w:shd w:val="clear" w:color="auto" w:fill="FFFFFF"/>
          <w:lang w:val="en-US"/>
        </w:rPr>
        <w:t>Phenotype switching explains the emergence of alternative stable states in a gut microbial community</w:t>
      </w:r>
    </w:p>
    <w:p w14:paraId="1F4B9954" w14:textId="77777777" w:rsidR="00C7679E" w:rsidRPr="00C7679E" w:rsidRDefault="00C7679E" w:rsidP="00C7679E">
      <w:pPr>
        <w:pStyle w:val="Authors"/>
      </w:pPr>
      <w:r w:rsidRPr="00C7679E">
        <w:t>Daniel Garza</w:t>
      </w:r>
      <w:r w:rsidRPr="00C7679E">
        <w:rPr>
          <w:vertAlign w:val="superscript"/>
        </w:rPr>
        <w:t>1,2</w:t>
      </w:r>
      <w:r w:rsidRPr="00C7679E">
        <w:t>†*, Bin Liu</w:t>
      </w:r>
      <w:r w:rsidRPr="00C7679E">
        <w:rPr>
          <w:vertAlign w:val="superscript"/>
        </w:rPr>
        <w:t>1</w:t>
      </w:r>
      <w:r w:rsidRPr="00C7679E">
        <w:t>†, Charlotte van de Velde</w:t>
      </w:r>
      <w:r w:rsidRPr="00C7679E">
        <w:rPr>
          <w:vertAlign w:val="superscript"/>
        </w:rPr>
        <w:t>1</w:t>
      </w:r>
      <w:r w:rsidRPr="00C7679E">
        <w:t xml:space="preserve">†, </w:t>
      </w:r>
      <w:proofErr w:type="spellStart"/>
      <w:r w:rsidRPr="00C7679E">
        <w:t>Pallabita</w:t>
      </w:r>
      <w:proofErr w:type="spellEnd"/>
      <w:r w:rsidRPr="00C7679E">
        <w:t xml:space="preserve"> Saha</w:t>
      </w:r>
      <w:r w:rsidRPr="00C7679E">
        <w:rPr>
          <w:vertAlign w:val="superscript"/>
        </w:rPr>
        <w:t>1</w:t>
      </w:r>
      <w:r w:rsidRPr="00C7679E">
        <w:t>, Didier Gonze</w:t>
      </w:r>
      <w:r w:rsidR="001411BC">
        <w:rPr>
          <w:vertAlign w:val="superscript"/>
        </w:rPr>
        <w:t>3</w:t>
      </w:r>
      <w:r w:rsidRPr="00C7679E">
        <w:t>, Kenneth Simoens</w:t>
      </w:r>
      <w:r w:rsidR="001411BC">
        <w:rPr>
          <w:vertAlign w:val="superscript"/>
        </w:rPr>
        <w:t>4</w:t>
      </w:r>
      <w:r w:rsidRPr="00C7679E">
        <w:t>, Kristel Bernaerts</w:t>
      </w:r>
      <w:r w:rsidR="001411BC">
        <w:rPr>
          <w:vertAlign w:val="superscript"/>
        </w:rPr>
        <w:t>4</w:t>
      </w:r>
      <w:r w:rsidRPr="00C7679E">
        <w:t>, Ka</w:t>
      </w:r>
      <w:r>
        <w:t>roline Faust</w:t>
      </w:r>
      <w:r w:rsidRPr="001411BC">
        <w:rPr>
          <w:vertAlign w:val="superscript"/>
        </w:rPr>
        <w:t>1</w:t>
      </w:r>
      <w:r>
        <w:t>*</w:t>
      </w:r>
    </w:p>
    <w:p w14:paraId="3245FE50" w14:textId="77777777" w:rsidR="001411BC" w:rsidRPr="001411BC" w:rsidRDefault="001411BC" w:rsidP="00C7679E">
      <w:pPr>
        <w:pStyle w:val="Paragraph"/>
        <w:tabs>
          <w:tab w:val="left" w:pos="8130"/>
        </w:tabs>
        <w:ind w:firstLine="0"/>
        <w:rPr>
          <w:b/>
        </w:rPr>
      </w:pPr>
    </w:p>
    <w:p w14:paraId="423A11E3" w14:textId="77777777" w:rsidR="001411BC" w:rsidRPr="00AD21BE" w:rsidRDefault="001411BC" w:rsidP="00C7679E">
      <w:pPr>
        <w:pStyle w:val="Paragraph"/>
        <w:tabs>
          <w:tab w:val="left" w:pos="8130"/>
        </w:tabs>
        <w:ind w:firstLine="0"/>
      </w:pPr>
      <w:r w:rsidRPr="00AD21BE">
        <w:rPr>
          <w:vertAlign w:val="superscript"/>
        </w:rPr>
        <w:t>1</w:t>
      </w:r>
      <w:r w:rsidR="00AD21BE" w:rsidRPr="00AD21BE">
        <w:t xml:space="preserve"> Department of Microbiology, Immunology and Transplantation, </w:t>
      </w:r>
      <w:proofErr w:type="spellStart"/>
      <w:r w:rsidR="00AD21BE" w:rsidRPr="00AD21BE">
        <w:t>Rega</w:t>
      </w:r>
      <w:proofErr w:type="spellEnd"/>
      <w:r w:rsidR="00AD21BE" w:rsidRPr="00AD21BE">
        <w:t xml:space="preserve"> Institute for Medical Research, Laboratory of Molecular Bacteriology, KU Leuven, Leuven B-3000, Belgium</w:t>
      </w:r>
    </w:p>
    <w:p w14:paraId="48CD0E9A" w14:textId="77777777" w:rsidR="001411BC" w:rsidRPr="00AD21BE" w:rsidRDefault="001411BC" w:rsidP="00C7679E">
      <w:pPr>
        <w:pStyle w:val="Paragraph"/>
        <w:tabs>
          <w:tab w:val="left" w:pos="8130"/>
        </w:tabs>
        <w:ind w:firstLine="0"/>
        <w:rPr>
          <w:lang w:val="fr-FR"/>
        </w:rPr>
      </w:pPr>
      <w:r w:rsidRPr="00AD21BE">
        <w:rPr>
          <w:vertAlign w:val="superscript"/>
          <w:lang w:val="fr-FR"/>
        </w:rPr>
        <w:t>2</w:t>
      </w:r>
      <w:r w:rsidR="00AD21BE" w:rsidRPr="00AD21BE">
        <w:rPr>
          <w:lang w:val="fr-FR"/>
        </w:rPr>
        <w:t xml:space="preserve"> Université Paris-Saclay, INRAE, PROSE, 92160 Antony, France</w:t>
      </w:r>
    </w:p>
    <w:p w14:paraId="7DB5FB50" w14:textId="77777777" w:rsidR="001411BC" w:rsidRPr="00AD21BE" w:rsidRDefault="001411BC" w:rsidP="00C7679E">
      <w:pPr>
        <w:pStyle w:val="Paragraph"/>
        <w:tabs>
          <w:tab w:val="left" w:pos="8130"/>
        </w:tabs>
        <w:ind w:firstLine="0"/>
        <w:rPr>
          <w:lang w:val="fr-FR"/>
        </w:rPr>
      </w:pPr>
      <w:r w:rsidRPr="001411BC">
        <w:rPr>
          <w:vertAlign w:val="superscript"/>
          <w:lang w:val="fr-FR"/>
        </w:rPr>
        <w:t>3</w:t>
      </w:r>
      <w:r w:rsidR="00AD21BE">
        <w:rPr>
          <w:lang w:val="fr-FR"/>
        </w:rPr>
        <w:t xml:space="preserve"> </w:t>
      </w:r>
      <w:proofErr w:type="spellStart"/>
      <w:r w:rsidR="00AD21BE" w:rsidRPr="00AD21BE">
        <w:rPr>
          <w:lang w:val="fr-FR"/>
        </w:rPr>
        <w:t>Unite</w:t>
      </w:r>
      <w:proofErr w:type="spellEnd"/>
      <w:r w:rsidR="00AD21BE" w:rsidRPr="00AD21BE">
        <w:rPr>
          <w:lang w:val="fr-FR"/>
        </w:rPr>
        <w:t xml:space="preserve">́ de Chronobiologie </w:t>
      </w:r>
      <w:proofErr w:type="spellStart"/>
      <w:r w:rsidR="00AD21BE" w:rsidRPr="00AD21BE">
        <w:rPr>
          <w:lang w:val="fr-FR"/>
        </w:rPr>
        <w:t>Théorique</w:t>
      </w:r>
      <w:proofErr w:type="spellEnd"/>
      <w:r w:rsidR="00AD21BE" w:rsidRPr="00AD21BE">
        <w:rPr>
          <w:lang w:val="fr-FR"/>
        </w:rPr>
        <w:t xml:space="preserve">, </w:t>
      </w:r>
      <w:proofErr w:type="spellStart"/>
      <w:r w:rsidR="00AD21BE" w:rsidRPr="00AD21BE">
        <w:rPr>
          <w:lang w:val="fr-FR"/>
        </w:rPr>
        <w:t>Faculte</w:t>
      </w:r>
      <w:proofErr w:type="spellEnd"/>
      <w:r w:rsidR="00AD21BE" w:rsidRPr="00AD21BE">
        <w:rPr>
          <w:lang w:val="fr-FR"/>
        </w:rPr>
        <w:t xml:space="preserve">́ des Sciences, CP 231, </w:t>
      </w:r>
      <w:proofErr w:type="spellStart"/>
      <w:r w:rsidR="00AD21BE" w:rsidRPr="00AD21BE">
        <w:rPr>
          <w:lang w:val="fr-FR"/>
        </w:rPr>
        <w:t>Universite</w:t>
      </w:r>
      <w:proofErr w:type="spellEnd"/>
      <w:r w:rsidR="00AD21BE" w:rsidRPr="00AD21BE">
        <w:rPr>
          <w:lang w:val="fr-FR"/>
        </w:rPr>
        <w:t xml:space="preserve">́ Libre de Bruxelles, </w:t>
      </w:r>
      <w:proofErr w:type="spellStart"/>
      <w:r w:rsidR="00AD21BE" w:rsidRPr="00AD21BE">
        <w:rPr>
          <w:lang w:val="fr-FR"/>
        </w:rPr>
        <w:t>Bvd</w:t>
      </w:r>
      <w:proofErr w:type="spellEnd"/>
      <w:r w:rsidR="00AD21BE" w:rsidRPr="00AD21BE">
        <w:rPr>
          <w:lang w:val="fr-FR"/>
        </w:rPr>
        <w:t xml:space="preserve"> du Triomphe, B-1050 Bruxelles, </w:t>
      </w:r>
      <w:proofErr w:type="spellStart"/>
      <w:r w:rsidR="00AD21BE" w:rsidRPr="00AD21BE">
        <w:rPr>
          <w:lang w:val="fr-FR"/>
        </w:rPr>
        <w:t>Belgium</w:t>
      </w:r>
      <w:proofErr w:type="spellEnd"/>
    </w:p>
    <w:p w14:paraId="4977364E" w14:textId="77777777" w:rsidR="001411BC" w:rsidRPr="00AD21BE" w:rsidRDefault="001411BC" w:rsidP="00C7679E">
      <w:pPr>
        <w:pStyle w:val="Paragraph"/>
        <w:tabs>
          <w:tab w:val="left" w:pos="8130"/>
        </w:tabs>
        <w:ind w:firstLine="0"/>
      </w:pPr>
      <w:r w:rsidRPr="00AD21BE">
        <w:rPr>
          <w:vertAlign w:val="superscript"/>
        </w:rPr>
        <w:t>4</w:t>
      </w:r>
      <w:r w:rsidR="00AD21BE" w:rsidRPr="00AD21BE">
        <w:t xml:space="preserve"> Department of Chemical Engineering, Chemical and Biochemical Reactor Engineering and Safety (</w:t>
      </w:r>
      <w:proofErr w:type="spellStart"/>
      <w:r w:rsidR="00AD21BE" w:rsidRPr="00AD21BE">
        <w:t>CREaS</w:t>
      </w:r>
      <w:proofErr w:type="spellEnd"/>
      <w:r w:rsidR="00AD21BE" w:rsidRPr="00AD21BE">
        <w:t>), KU Leuven, B-3001 Leuven, Belgium</w:t>
      </w:r>
    </w:p>
    <w:p w14:paraId="7D6B2D1E" w14:textId="77777777" w:rsidR="001411BC" w:rsidRPr="001411BC" w:rsidRDefault="001411BC" w:rsidP="00C7679E">
      <w:pPr>
        <w:pStyle w:val="Paragraph"/>
        <w:tabs>
          <w:tab w:val="left" w:pos="8130"/>
        </w:tabs>
        <w:ind w:firstLine="0"/>
      </w:pPr>
      <w:r w:rsidRPr="001411BC">
        <w:t xml:space="preserve">† </w:t>
      </w:r>
      <w:r w:rsidRPr="002C4DCA">
        <w:t>These authors contributed equally to this work</w:t>
      </w:r>
    </w:p>
    <w:p w14:paraId="13AECF7D" w14:textId="77777777" w:rsidR="001411BC" w:rsidRDefault="001411BC" w:rsidP="00C7679E">
      <w:pPr>
        <w:pStyle w:val="Paragraph"/>
        <w:tabs>
          <w:tab w:val="left" w:pos="8130"/>
        </w:tabs>
        <w:ind w:firstLine="0"/>
      </w:pPr>
      <w:r w:rsidRPr="001411BC">
        <w:t xml:space="preserve">*corresponding authors. Email: karoline.faust@kuleuven.be, </w:t>
      </w:r>
      <w:hyperlink r:id="rId4" w:history="1">
        <w:r w:rsidR="00AD21BE" w:rsidRPr="003738B8">
          <w:rPr>
            <w:rStyle w:val="Hyperlink"/>
          </w:rPr>
          <w:t>danielriosgarza@gmail.com</w:t>
        </w:r>
      </w:hyperlink>
    </w:p>
    <w:p w14:paraId="345A9DFE" w14:textId="77777777" w:rsidR="00AD21BE" w:rsidRDefault="00AD21BE" w:rsidP="00C7679E">
      <w:pPr>
        <w:pStyle w:val="Paragraph"/>
        <w:tabs>
          <w:tab w:val="left" w:pos="8130"/>
        </w:tabs>
        <w:ind w:firstLine="0"/>
      </w:pPr>
    </w:p>
    <w:p w14:paraId="136BD9DD" w14:textId="77777777" w:rsidR="00AD21BE" w:rsidRDefault="00AD21BE" w:rsidP="00C7679E">
      <w:pPr>
        <w:pStyle w:val="Paragraph"/>
        <w:tabs>
          <w:tab w:val="left" w:pos="8130"/>
        </w:tabs>
        <w:ind w:firstLine="0"/>
      </w:pPr>
      <w:r w:rsidRPr="00987EE5">
        <w:rPr>
          <w:b/>
        </w:rPr>
        <w:t>Abstract</w:t>
      </w:r>
      <w:r w:rsidRPr="00755125">
        <w:rPr>
          <w:b/>
        </w:rPr>
        <w:t>:</w:t>
      </w:r>
      <w:r w:rsidRPr="00AD21BE">
        <w:t xml:space="preserve"> Several human-associated microbial communities occur in more than one configuration and change their composition in response to perturbations, remaining in an altered state even after the perturbation has ceased. Although different hypotheses were proposed to explain this behavior, they have not yet been clearly demonstrated. To identify mechanisms, we investigated life history strategies of three common human gut bacteria. A kinetic model parameterized on their mono- and co-cultures predicted that alternative states emerge due to phenotype switching in </w:t>
      </w:r>
      <w:r w:rsidRPr="00AD21BE">
        <w:rPr>
          <w:i/>
        </w:rPr>
        <w:t>Blautia hydrogenotrophica</w:t>
      </w:r>
      <w:r w:rsidRPr="00AD21BE">
        <w:t>. Perturbation experiments confirmed these predictions and simulations showed that phenotype switching can also explain alternative states in larger communities. Thus, a transient perturbation combined with metabolic flexibility is sufficient for alternative communities to emerge, implying that they are not necessarily explained by differences between hosts.</w:t>
      </w:r>
    </w:p>
    <w:p w14:paraId="2B91BCCB" w14:textId="77777777" w:rsidR="00AD21BE" w:rsidRDefault="00AD21BE" w:rsidP="00C7679E">
      <w:pPr>
        <w:pStyle w:val="Paragraph"/>
        <w:tabs>
          <w:tab w:val="left" w:pos="8130"/>
        </w:tabs>
        <w:ind w:firstLine="0"/>
      </w:pPr>
    </w:p>
    <w:p w14:paraId="1104727E" w14:textId="77777777" w:rsidR="00AD21BE" w:rsidRDefault="00AD21BE" w:rsidP="00C7679E">
      <w:pPr>
        <w:pStyle w:val="Paragraph"/>
        <w:tabs>
          <w:tab w:val="left" w:pos="8130"/>
        </w:tabs>
        <w:ind w:firstLine="0"/>
      </w:pPr>
      <w:r w:rsidRPr="00D47899">
        <w:rPr>
          <w:b/>
        </w:rPr>
        <w:t>One</w:t>
      </w:r>
      <w:r>
        <w:rPr>
          <w:b/>
        </w:rPr>
        <w:t>-</w:t>
      </w:r>
      <w:r w:rsidRPr="00D47899">
        <w:rPr>
          <w:b/>
        </w:rPr>
        <w:t>Sentence Summary:</w:t>
      </w:r>
      <w:r w:rsidR="00E63B9E">
        <w:rPr>
          <w:b/>
        </w:rPr>
        <w:t xml:space="preserve"> </w:t>
      </w:r>
      <w:r w:rsidR="00E63B9E" w:rsidRPr="00E63B9E">
        <w:t>We show on the example of a synthetic human gut microbial community that phenotype switching explains the emergence of alternative stable states.</w:t>
      </w:r>
    </w:p>
    <w:p w14:paraId="72A90ED5" w14:textId="77777777" w:rsidR="00E63B9E" w:rsidRDefault="00E63B9E" w:rsidP="00C7679E">
      <w:pPr>
        <w:pStyle w:val="Paragraph"/>
        <w:tabs>
          <w:tab w:val="left" w:pos="8130"/>
        </w:tabs>
        <w:ind w:firstLine="0"/>
      </w:pPr>
    </w:p>
    <w:p w14:paraId="5AAAF105" w14:textId="77777777" w:rsidR="00E63B9E" w:rsidRDefault="00E63B9E" w:rsidP="00C7679E">
      <w:pPr>
        <w:pStyle w:val="Paragraph"/>
        <w:tabs>
          <w:tab w:val="left" w:pos="8130"/>
        </w:tabs>
        <w:ind w:firstLine="0"/>
      </w:pPr>
    </w:p>
    <w:p w14:paraId="6AED3F88" w14:textId="77777777" w:rsidR="00E63B9E" w:rsidRDefault="00E63B9E" w:rsidP="00C7679E">
      <w:pPr>
        <w:pStyle w:val="Paragraph"/>
        <w:tabs>
          <w:tab w:val="left" w:pos="8130"/>
        </w:tabs>
        <w:ind w:firstLine="0"/>
      </w:pPr>
    </w:p>
    <w:p w14:paraId="2AAB21C5" w14:textId="77777777" w:rsidR="00E63B9E" w:rsidRDefault="00E63B9E" w:rsidP="00C7679E">
      <w:pPr>
        <w:pStyle w:val="Paragraph"/>
        <w:tabs>
          <w:tab w:val="left" w:pos="8130"/>
        </w:tabs>
        <w:ind w:firstLine="0"/>
      </w:pPr>
    </w:p>
    <w:p w14:paraId="023B42A2" w14:textId="77777777" w:rsidR="00E63B9E" w:rsidRDefault="00E63B9E" w:rsidP="00C7679E">
      <w:pPr>
        <w:pStyle w:val="Paragraph"/>
        <w:tabs>
          <w:tab w:val="left" w:pos="8130"/>
        </w:tabs>
        <w:ind w:firstLine="0"/>
      </w:pPr>
    </w:p>
    <w:p w14:paraId="3677FFF1" w14:textId="77777777" w:rsidR="00E63B9E" w:rsidRDefault="00E63B9E" w:rsidP="00C7679E">
      <w:pPr>
        <w:pStyle w:val="Paragraph"/>
        <w:tabs>
          <w:tab w:val="left" w:pos="8130"/>
        </w:tabs>
        <w:ind w:firstLine="0"/>
      </w:pPr>
    </w:p>
    <w:p w14:paraId="34A29825" w14:textId="77777777" w:rsidR="00E63B9E" w:rsidRDefault="00E63B9E" w:rsidP="00C7679E">
      <w:pPr>
        <w:pStyle w:val="Paragraph"/>
        <w:tabs>
          <w:tab w:val="left" w:pos="8130"/>
        </w:tabs>
        <w:ind w:firstLine="0"/>
      </w:pPr>
    </w:p>
    <w:p w14:paraId="5CB39AE2" w14:textId="77777777" w:rsidR="00E63B9E" w:rsidRDefault="00E63B9E" w:rsidP="00C7679E">
      <w:pPr>
        <w:pStyle w:val="Paragraph"/>
        <w:tabs>
          <w:tab w:val="left" w:pos="8130"/>
        </w:tabs>
        <w:ind w:firstLine="0"/>
      </w:pPr>
    </w:p>
    <w:p w14:paraId="7149A8F7" w14:textId="77777777" w:rsidR="00E63B9E" w:rsidRDefault="00E63B9E" w:rsidP="00C7679E">
      <w:pPr>
        <w:pStyle w:val="Paragraph"/>
        <w:tabs>
          <w:tab w:val="left" w:pos="8130"/>
        </w:tabs>
        <w:ind w:firstLine="0"/>
      </w:pPr>
    </w:p>
    <w:p w14:paraId="31E3F5E8" w14:textId="77777777" w:rsidR="00E63B9E" w:rsidRDefault="00E63B9E" w:rsidP="00C7679E">
      <w:pPr>
        <w:pStyle w:val="Paragraph"/>
        <w:tabs>
          <w:tab w:val="left" w:pos="8130"/>
        </w:tabs>
        <w:ind w:firstLine="0"/>
      </w:pPr>
    </w:p>
    <w:p w14:paraId="115D8799" w14:textId="18AF3113" w:rsidR="00E63B9E" w:rsidRDefault="00E63B9E" w:rsidP="00C7679E">
      <w:pPr>
        <w:pStyle w:val="Paragraph"/>
        <w:tabs>
          <w:tab w:val="left" w:pos="8130"/>
        </w:tabs>
        <w:ind w:firstLine="0"/>
      </w:pPr>
      <w:r w:rsidRPr="00B13B3D">
        <w:rPr>
          <w:b/>
        </w:rPr>
        <w:lastRenderedPageBreak/>
        <w:t>Main Text:</w:t>
      </w:r>
      <w:r>
        <w:rPr>
          <w:b/>
        </w:rPr>
        <w:t xml:space="preserve"> </w:t>
      </w:r>
      <w:r w:rsidRPr="00E63B9E">
        <w:t>Several human-associated microbial communities assemble into more than one configuration</w:t>
      </w:r>
      <w:r>
        <w:t xml:space="preserve"> </w:t>
      </w:r>
      <w:r>
        <w:fldChar w:fldCharType="begin"/>
      </w:r>
      <w:r>
        <w:instrText xml:space="preserve"> ADDIN ZOTERO_ITEM CSL_CITATION {"citationID":"zEvJH7T2","properties":{"formattedCitation":"({\\i{}1}\\uc0\\u8211{}{\\i{}3})","plainCitation":"(1–3)","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475,"uris":["http://zotero.org/users/2040718/items/3YFP9JMX"],"itemData":{"id":475,"type":"article-journal","abstract":"Elucidating the factors that impinge on the stability of bacterial communities in the vagina may help in predicting the risk of diseases that affect women’s health. Here, we describe the temporal dynamics of the composition of vaginal bacterial communities in 32 reproductive-age women over a 16-week period. The analysis revealed the dynamics of five major classes of bacterial communities and showed that some communities change markedly over short time periods, whereas others are relatively stable. Modeling community stability using new quantitative measures indicates that deviation from stability correlates with time in the menstrual cycle, bacterial community composition, and sexual activity. The women studied are healthy; thus, it appears that neither variation in community composition per se nor higher levels of observed diversity (co-dominance) are necessarily indicative of dysbiosis.","container-title":"Science Translational Medicine","DOI":"10.1126/scitranslmed.3003605","issue":"132","note":"publisher: American Association for the Advancement of Science","page":"132ra52-132ra52","source":"science.org (Atypon)","title":"Temporal Dynamics of the Human Vaginal Microbiota","volume":"4","author":[{"family":"Gajer","given":"Pawel"},{"family":"Brotman","given":"Rebecca M."},{"family":"Bai","given":"Guoyun"},{"family":"Sakamoto","given":"Joyce"},{"family":"Schütte","given":"Ursel M. E."},{"family":"Zhong","given":"Xue"},{"family":"Koenig","given":"Sara S. K."},{"family":"Fu","given":"Li"},{"family":"Ma","given":"Zhanshan (Sam)"},{"family":"Zhou","given":"Xia"},{"family":"Abdo","given":"Zaid"},{"family":"Forney","given":"Larry J."},{"family":"Ravel","given":"Jacques"}],"issued":{"date-parts":[["2012",5,2]]}}},{"id":20,"uris":["http://zotero.org/users/2040718/items/HMT365SE"],"itemData":{"id":20,"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fldChar w:fldCharType="separate"/>
      </w:r>
      <w:r w:rsidRPr="00E63B9E">
        <w:t>(</w:t>
      </w:r>
      <w:r w:rsidRPr="00E63B9E">
        <w:rPr>
          <w:i/>
          <w:iCs/>
        </w:rPr>
        <w:t>1</w:t>
      </w:r>
      <w:r w:rsidRPr="00E63B9E">
        <w:t>–</w:t>
      </w:r>
      <w:r w:rsidRPr="00E63B9E">
        <w:rPr>
          <w:i/>
          <w:iCs/>
        </w:rPr>
        <w:t>3</w:t>
      </w:r>
      <w:r w:rsidRPr="00E63B9E">
        <w:t>)</w:t>
      </w:r>
      <w:r>
        <w:fldChar w:fldCharType="end"/>
      </w:r>
      <w:r w:rsidRPr="00E63B9E">
        <w:t xml:space="preserve"> and change their composition in response to perturbations, remaining in an altered state even after the perturbation has ceased </w:t>
      </w:r>
      <w:r>
        <w:fldChar w:fldCharType="begin"/>
      </w:r>
      <w:r>
        <w:instrText xml:space="preserve"> ADDIN ZOTERO_ITEM CSL_CITATION {"citationID":"zgGH5cnc","properties":{"formattedCitation":"({\\i{}4}, {\\i{}5})","plainCitation":"(4, 5)","noteIndex":0},"citationItems":[{"id":477,"uris":["http://zotero.org/users/2040718/items/5KZ2ZQK9"],"itemData":{"id":477,"type":"article-journal","abstract":"Disturbance to human microbiota may underlie several pathologies. Yet, we lack a comprehensive understanding of how lifestyle affects the dynamics of human-associated microbial communities.","container-title":"Genome Biology","DOI":"10.1186/gb-2014-15-7-r89","ISSN":"1474-760X","issue":"7","journalAbbreviation":"Genome Biology","page":"R89","source":"BioMed Central","title":"Host lifestyle affects human microbiota on daily timescales","volume":"15","author":[{"family":"David","given":"Lawrence A."},{"family":"Materna","given":"Arne C."},{"family":"Friedman","given":"Jonathan"},{"family":"Campos-Baptista","given":"Maria I."},{"family":"Blackburn","given":"Matthew C."},{"family":"Perrotta","given":"Allison"},{"family":"Erdman","given":"Susan E."},{"family":"Alm","given":"Eric J."}],"issued":{"date-parts":[["2014",7,25]]}}},{"id":480,"uris":["http://zotero.org/users/2040718/items/KFWQ2L9K"],"itemData":{"id":480,"type":"article-journal","abstract":"The indigenous human microbiota is essential to the health of the host. Although the microbiota can be affected by many features of modern life, we know little about its responses to disturbance, especially repeated disturbances, and how these changes compare with baseline temporal variation. We examined the distal gut microbiota of three individuals over 10 mo that spanned two courses of the antibiotic ciprofloxacin, analyzing more than 1.7 million bacterial 16S rRNA hypervariable region sequences from 52 to 56 samples per subject. Interindividual variation was the major source of variability between samples. Day-to-day temporal variability was evident but constrained around an average community composition that was stable over several months in the absence of deliberate perturbation. The effect of ciprofloxacin on the gut microbiota was profound and rapid, with a loss of diversity and a shift in community composition occurring within 3–4 d of drug initiation. By 1 wk after the end of each course, communities began to return to their initial state, but the return was often incomplete. Although broadly similar, community changes after ciprofloxacin varied among subjects and between the two courses within subjects. In all subjects, the composition of the gut microbiota stabilized by the end of the experiment but was altered from its initial state. As with other ecosystems, the human distal gut microbiome at baseline is a dynamic regimen with a stable average state. Antibiotic perturbation may cause a shift to an alternative stable state, the full consequences of which remain unknown.","container-title":"Proceedings of the National Academy of Sciences","DOI":"10.1073/pnas.1000087107","issue":"supplement_1","note":"publisher: Proceedings of the National Academy of Sciences","page":"4554-4561","source":"pnas.org (Atypon)","title":"Incomplete recovery and individualized responses of the human distal gut microbiota to repeated antibiotic perturbation","volume":"108","author":[{"family":"Dethlefsen","given":"Les"},{"family":"Relman","given":"David A."}],"issued":{"date-parts":[["2011",3,15]]}}}],"schema":"https://github.com/citation-style-language/schema/raw/master/csl-citation.json"} </w:instrText>
      </w:r>
      <w:r>
        <w:fldChar w:fldCharType="separate"/>
      </w:r>
      <w:r w:rsidRPr="00E63B9E">
        <w:t>(</w:t>
      </w:r>
      <w:r w:rsidRPr="00E63B9E">
        <w:rPr>
          <w:i/>
          <w:iCs/>
        </w:rPr>
        <w:t>4</w:t>
      </w:r>
      <w:r w:rsidRPr="00E63B9E">
        <w:t xml:space="preserve">, </w:t>
      </w:r>
      <w:r w:rsidRPr="00E63B9E">
        <w:rPr>
          <w:i/>
          <w:iCs/>
        </w:rPr>
        <w:t>5</w:t>
      </w:r>
      <w:r w:rsidRPr="00E63B9E">
        <w:t>)</w:t>
      </w:r>
      <w:r>
        <w:fldChar w:fldCharType="end"/>
      </w:r>
      <w:r w:rsidRPr="00E63B9E">
        <w:t xml:space="preserve">. While different hypotheses could explain this behavior </w:t>
      </w:r>
      <w:r w:rsidR="003F07B8">
        <w:fldChar w:fldCharType="begin"/>
      </w:r>
      <w:r w:rsidR="003F07B8">
        <w:instrText xml:space="preserve"> ADDIN ZOTERO_ITEM CSL_CITATION {"citationID":"C67REyFT","properties":{"formattedCitation":"({\\i{}6}\\uc0\\u8211{}{\\i{}8})","plainCitation":"(6–8)","noteIndex":0},"citationItems":[{"id":482,"uris":["http://zotero.org/users/2040718/items/ENSH72QD"],"itemData":{"id":482,"type":"article-journal","abstract":"Microbiome-based stratification of healthy individuals into compositional categories, referred to as “enterotypes” or “community types”, holds promise for drastically improving personalized medicine. Despite this potential, the existence of community types and the degree of their distinctness have been highly debated. Here we adopted a dynamic systems approach and found that heterogeneity in the interspecific interactions or the presence of strongly interacting species is sufficient to explain community types, independent of the topology of the underlying ecological network. By controlling the presence or absence of these strongly interacting species we can steer the microbial ecosystem to any desired community type. This open-loop control strategy still holds even when the community types are not distinct but appear as dense regions within a continuous gradient. This finding can be used to develop viable therapeutic strategies for shifting the microbial composition to a healthy configuration.","container-title":"PLOS Computational Biology","DOI":"10.1371/journal.pcbi.1004688","ISSN":"1553-7358","issue":"2","journalAbbreviation":"PLOS Computational Biology","language":"en","note":"publisher: Public Library of Science","page":"e1004688","source":"PLoS Journals","title":"On the Origins and Control of Community Types in the Human Microbiome","volume":"12","author":[{"family":"Gibson","given":"Travis E."},{"family":"Bashan","given":"Amir"},{"family":"Cao","given":"Hong-Tai"},{"family":"Weiss","given":"Scott T."},{"family":"Liu","given":"Yang-Yu"}],"issued":{"date-parts":[["2016",2,11]]}}},{"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id":484,"uris":["http://zotero.org/users/2040718/items/XWNTRWJ9"],"itemData":{"id":484,"type":"article-journal","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container-title":"The ISME Journal","DOI":"10.1038/s41396-018-0222-x","ISSN":"1751-7362","issue":"12","journalAbbreviation":"The ISME Journal","page":"2823-2834","source":"Silverchair","title":"Multiple stable states in microbial communities explained by the stable marriage problem","volume":"12","author":[{"family":"Goyal","given":"Akshit"},{"family":"Dubinkina","given":"Veronika"},{"family":"Maslov","given":"Sergei"}],"issued":{"date-parts":[["2018",12,1]]}}}],"schema":"https://github.com/citation-style-language/schema/raw/master/csl-citation.json"} </w:instrText>
      </w:r>
      <w:r w:rsidR="003F07B8">
        <w:fldChar w:fldCharType="separate"/>
      </w:r>
      <w:r w:rsidR="003F07B8" w:rsidRPr="003F07B8">
        <w:t>(</w:t>
      </w:r>
      <w:r w:rsidR="003F07B8" w:rsidRPr="003F07B8">
        <w:rPr>
          <w:i/>
          <w:iCs/>
        </w:rPr>
        <w:t>6</w:t>
      </w:r>
      <w:r w:rsidR="003F07B8" w:rsidRPr="003F07B8">
        <w:t>–</w:t>
      </w:r>
      <w:r w:rsidR="003F07B8" w:rsidRPr="003F07B8">
        <w:rPr>
          <w:i/>
          <w:iCs/>
        </w:rPr>
        <w:t>8</w:t>
      </w:r>
      <w:r w:rsidR="003F07B8" w:rsidRPr="003F07B8">
        <w:t>)</w:t>
      </w:r>
      <w:r w:rsidR="003F07B8">
        <w:fldChar w:fldCharType="end"/>
      </w:r>
      <w:r w:rsidRPr="00E63B9E">
        <w:t>, clear demonstrations of the mechanisms underlying these hypotheses are still lacking. A frequent explanation, supported by empirical evidence, suggests that microbiomes, like many ecological systems, can assemble into alternative stable states</w:t>
      </w:r>
      <w:r w:rsidR="003F07B8">
        <w:t xml:space="preserve"> </w:t>
      </w:r>
      <w:r w:rsidR="003F07B8">
        <w:fldChar w:fldCharType="begin"/>
      </w:r>
      <w:r w:rsidR="003F07B8">
        <w:instrText xml:space="preserve"> ADDIN ZOTERO_ITEM CSL_CITATION {"citationID":"Zt5JaD7d","properties":{"formattedCitation":"({\\i{}7})","plainCitation":"(7)","noteIndex":0},"citationItems":[{"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schema":"https://github.com/citation-style-language/schema/raw/master/csl-citation.json"} </w:instrText>
      </w:r>
      <w:r w:rsidR="003F07B8">
        <w:fldChar w:fldCharType="separate"/>
      </w:r>
      <w:r w:rsidR="003F07B8" w:rsidRPr="003F07B8">
        <w:t>(</w:t>
      </w:r>
      <w:r w:rsidR="003F07B8" w:rsidRPr="003F07B8">
        <w:rPr>
          <w:i/>
          <w:iCs/>
        </w:rPr>
        <w:t>7</w:t>
      </w:r>
      <w:r w:rsidR="003F07B8" w:rsidRPr="003F07B8">
        <w:t>)</w:t>
      </w:r>
      <w:r w:rsidR="003F07B8">
        <w:fldChar w:fldCharType="end"/>
      </w:r>
      <w:r w:rsidRPr="00E63B9E">
        <w:t xml:space="preserve">. Thus, even when the same microbes </w:t>
      </w:r>
      <w:r w:rsidR="003F07B8">
        <w:t xml:space="preserve">are </w:t>
      </w:r>
      <w:r w:rsidRPr="00E63B9E">
        <w:t>assembled under similar environmental conditions, they may converge towards distinct community compositions, influenced by their assembly history</w:t>
      </w:r>
      <w:r w:rsidR="003F07B8">
        <w:t xml:space="preserve"> </w:t>
      </w:r>
      <w:r w:rsidR="003F07B8">
        <w:fldChar w:fldCharType="begin"/>
      </w:r>
      <w:r w:rsidR="003F07B8">
        <w:instrText xml:space="preserve"> ADDIN ZOTERO_ITEM CSL_CITATION {"citationID":"U5Jq9ODQ","properties":{"formattedCitation":"({\\i{}9})","plainCitation":"(9)","noteIndex":0},"citationItems":[{"id":487,"uris":["http://zotero.org/users/2040718/items/8A4YFKPD"],"itemData":{"id":487,"type":"article-journal","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container-title":"Nature","DOI":"10.1038/269471a0","ISSN":"1476-4687","issue":"5628","language":"en","license":"1977 Springer Nature Limited","note":"number: 5628\npublisher: Nature Publishing Group","page":"471-477","source":"www.nature.com","title":"Thresholds and breakpoints in ecosystems with a multiplicity of stable states","volume":"269","author":[{"family":"May","given":"Robert M."}],"issued":{"date-parts":[["1977",10]]}}}],"schema":"https://github.com/citation-style-language/schema/raw/master/csl-citation.json"} </w:instrText>
      </w:r>
      <w:r w:rsidR="003F07B8">
        <w:fldChar w:fldCharType="separate"/>
      </w:r>
      <w:r w:rsidR="003F07B8" w:rsidRPr="003F07B8">
        <w:t>(</w:t>
      </w:r>
      <w:r w:rsidR="003F07B8" w:rsidRPr="003F07B8">
        <w:rPr>
          <w:i/>
          <w:iCs/>
        </w:rPr>
        <w:t>9</w:t>
      </w:r>
      <w:r w:rsidR="003F07B8" w:rsidRPr="003F07B8">
        <w:t>)</w:t>
      </w:r>
      <w:r w:rsidR="003F07B8">
        <w:fldChar w:fldCharType="end"/>
      </w:r>
      <w:r w:rsidRPr="00E63B9E">
        <w:t>. Additionally, minor yet continuous changes in environmental parameters could lead to significant shifts in community states</w:t>
      </w:r>
      <w:r w:rsidR="003F07B8">
        <w:t xml:space="preserve"> </w:t>
      </w:r>
      <w:r w:rsidR="003F07B8">
        <w:fldChar w:fldCharType="begin"/>
      </w:r>
      <w:r w:rsidR="003F07B8">
        <w:instrText xml:space="preserve"> ADDIN ZOTERO_ITEM CSL_CITATION {"citationID":"6FUg8Fh0","properties":{"formattedCitation":"({\\i{}10})","plainCitation":"(10)","noteIndex":0},"citationItems":[{"id":489,"uris":["http://zotero.org/users/2040718/items/8AGUKNNU"],"itemData":{"id":489,"type":"webpage","abstract":"Critical Transitions in Nature and Society de Scheffer, Marten - ISBN 10 : 0691122032 - ISBN 13 : 9780691122038 - Princeton University Press - 2009 - Couverture rigide","language":"fr","title":"Critical Transitions in Nature and Society - Scheffer, Marten: 9780691122038 - AbeBooks","title-short":"Critical Transitions in Nature and Society - Scheffer, Marten","URL":"https://www.abebooks.fr/9780691122038/Critical-Transitions-Nature-Society-Scheffer-0691122032/plp","accessed":{"date-parts":[["2024",1,29]]}}}],"schema":"https://github.com/citation-style-language/schema/raw/master/csl-citation.json"} </w:instrText>
      </w:r>
      <w:r w:rsidR="003F07B8">
        <w:fldChar w:fldCharType="separate"/>
      </w:r>
      <w:r w:rsidR="003F07B8" w:rsidRPr="003F07B8">
        <w:t>(</w:t>
      </w:r>
      <w:r w:rsidR="003F07B8" w:rsidRPr="003F07B8">
        <w:rPr>
          <w:i/>
          <w:iCs/>
        </w:rPr>
        <w:t>10</w:t>
      </w:r>
      <w:r w:rsidR="003F07B8" w:rsidRPr="003F07B8">
        <w:t>)</w:t>
      </w:r>
      <w:r w:rsidR="003F07B8">
        <w:fldChar w:fldCharType="end"/>
      </w:r>
      <w:r w:rsidRPr="00E63B9E">
        <w:t xml:space="preserve">. Historically, mechanistically identifying alternative stable states and regime shifts in natural communities is challenging </w:t>
      </w:r>
      <w:r w:rsidR="003F07B8">
        <w:fldChar w:fldCharType="begin"/>
      </w:r>
      <w:r w:rsidR="003F07B8">
        <w:instrText xml:space="preserve"> ADDIN ZOTERO_ITEM CSL_CITATION {"citationID":"VxTrNlNL","properties":{"formattedCitation":"({\\i{}11})","plainCitation":"(11)","noteIndex":0},"citationItems":[{"id":491,"uris":["http://zotero.org/users/2040718/items/ALASQQV3"],"itemData":{"id":491,"type":"article-journal","abstract":"To see whether real ecosystems (as opposed to model ones) are stable, i.e., whether they exhibit resistance to short-term perturbations or adjustment following them, stable equilibria must be identified. To do this and still avoid trivial results, certain criteria of scale must be satisfied. To judge resistance, the strength of the perturbation capable of overcoming it must be estimated, and this usually requires experimentation. On a temporal scale, the fate of all adults of the population or community must either be followed for a minimal period of at least one complete turnover, or their replacement probabilities estimated. In regard to space, if one finds instability, this may apply only to the area studied, not to larger areas. However it is useful to define the spatial scale for which instability versus stability applies. An analysis of census data from many long-term studies revealed a continuum of temporal variability in the dynamics of natural populations and communities. There is no clear demarcation between assemblages that may exist in an equilibrium state and those that do not. Only a few examples of what might be stable limit cycles were found. There was no evidence of multiple stable states in unexploited natural populations or communities. Previously published claims for their existence either have used inappropriate scales in time or space, or have compared populations or communities living in very different physical environments, or have simply misconstrued the evidence. Rather than the physicist's classical ideas of stability, the concept of persistence within stochastically defined bounds is, in our opinion, more applicable to real ecological systems.","container-title":"The American Naturalist","ISSN":"0003-0147","issue":"6","note":"publisher: [University of Chicago Press, American Society of Naturalists]","page":"789-824","source":"JSTOR","title":"On the Evidence Needed to Judge Ecological Stability or Persistence","volume":"121","author":[{"family":"Connell","given":"Joseph H."},{"family":"Sousa","given":"Wayne P."}],"issued":{"date-parts":[["1983"]]}}}],"schema":"https://github.com/citation-style-language/schema/raw/master/csl-citation.json"} </w:instrText>
      </w:r>
      <w:r w:rsidR="003F07B8">
        <w:fldChar w:fldCharType="separate"/>
      </w:r>
      <w:r w:rsidR="003F07B8" w:rsidRPr="003F07B8">
        <w:t>(</w:t>
      </w:r>
      <w:r w:rsidR="003F07B8" w:rsidRPr="003F07B8">
        <w:rPr>
          <w:i/>
          <w:iCs/>
        </w:rPr>
        <w:t>11</w:t>
      </w:r>
      <w:r w:rsidR="003F07B8" w:rsidRPr="003F07B8">
        <w:t>)</w:t>
      </w:r>
      <w:r w:rsidR="003F07B8">
        <w:fldChar w:fldCharType="end"/>
      </w:r>
      <w:r w:rsidRPr="00E63B9E">
        <w:t xml:space="preserve">. This is because organisms can change their own environments—microbes, for example, consume resources </w:t>
      </w:r>
      <w:r w:rsidR="003F07B8">
        <w:fldChar w:fldCharType="begin"/>
      </w:r>
      <w:r w:rsidR="003F07B8">
        <w:instrText xml:space="preserve"> ADDIN ZOTERO_ITEM CSL_CITATION {"citationID":"QvNOgBZd","properties":{"formattedCitation":"({\\i{}12})","plainCitation":"(12)","noteIndex":0},"citationItems":[{"id":493,"uris":["http://zotero.org/users/2040718/items/2GJBVW9Z"],"itemData":{"id":493,"type":"article","abstract":"Microbial interactions are expected to modulate microbial diversity, but whether they inhibit or stimulate further diversity in complex microbial communities, and how, remains poorly understood. By assembling microbial communities in multiple identical habitats with a single limiting nutrient, here we provide direct evidence for the role of microbial niche construction and cross-feeding in driving a positive relationship between community diversity and focal lineage diversity in microbial communities. Combining these experiments with simulations, we show that this positive relationship is not inevitable but depends on the underlying metabolic structure of by-product secretions and uptake between different taxonomic levels.","DOI":"10.1101/2022.02.13.480281","language":"en","license":"© 2022, Posted by Cold Spring Harbor Laboratory. This pre-print is available under a Creative Commons License (Attribution-NonCommercial-NoDerivs 4.0 International), CC BY-NC-ND 4.0, as described at http://creativecommons.org/licenses/by-nc-nd/4.0/","note":"page: 2022.02.13.480281\nsection: New Results","publisher":"bioRxiv","source":"bioRxiv","title":"Diversity begets diversity under microbial niche construction","URL":"https://www.biorxiv.org/content/10.1101/2022.02.13.480281v1","author":[{"family":"Estrela","given":"Sylvie"},{"family":"Diaz-Colunga","given":"Juan"},{"family":"Vila","given":"Jean C. C."},{"family":"Sanchez-Gorostiaga","given":"Alicia"},{"family":"Sanchez","given":"Alvaro"}],"accessed":{"date-parts":[["2024",1,29]]},"issued":{"date-parts":[["2022",2,15]]}}}],"schema":"https://github.com/citation-style-language/schema/raw/master/csl-citation.json"} </w:instrText>
      </w:r>
      <w:r w:rsidR="003F07B8">
        <w:fldChar w:fldCharType="separate"/>
      </w:r>
      <w:r w:rsidR="003F07B8" w:rsidRPr="003F07B8">
        <w:t>(</w:t>
      </w:r>
      <w:r w:rsidR="003F07B8" w:rsidRPr="003F07B8">
        <w:rPr>
          <w:i/>
          <w:iCs/>
        </w:rPr>
        <w:t>12</w:t>
      </w:r>
      <w:r w:rsidR="003F07B8" w:rsidRPr="003F07B8">
        <w:t>)</w:t>
      </w:r>
      <w:r w:rsidR="003F07B8">
        <w:fldChar w:fldCharType="end"/>
      </w:r>
      <w:r w:rsidRPr="00E63B9E">
        <w:t>, change the environment’s pH</w:t>
      </w:r>
      <w:r w:rsidR="003F07B8">
        <w:t xml:space="preserve"> </w:t>
      </w:r>
      <w:r w:rsidR="003F07B8">
        <w:fldChar w:fldCharType="begin"/>
      </w:r>
      <w:r w:rsidR="003F07B8">
        <w:instrText xml:space="preserve"> ADDIN ZOTERO_ITEM CSL_CITATION {"citationID":"DcrD9LcC","properties":{"formattedCitation":"({\\i{}13})","plainCitation":"(13)","noteIndex":0},"citationItems":[{"id":495,"uris":["http://zotero.org/users/2040718/items/5WTSU3AH"],"itemData":{"id":495,"type":"article-journal","abstract":"The growth and survival of organisms often depend on interactions between them. In many cases, these interactions are positive and caused by a cooperative modification of the environment. Examples are the cooperative breakdown of complex nutrients in microbes or the construction of elaborate architectures in social insects, in which the individual profits from the collective actions of her peers. However, organisms can similarly display negative interactions by changing the environment in ways that are detrimental for them, for example by resource depletion or the production of toxic byproducts. Here we find an extreme type of negative interactions, in which Paenibacillus sp. bacteria modify the environmental pH to such a degree that it leads to a rapid extinction of the whole population, a phenomenon that we call ecological suicide. Modification of the pH is more pronounced at higher population densities, and thus ecological suicide is more likely to occur with increasing bacterial density. Correspondingly, promoting bacterial growth can drive populations extinct whereas inhibiting bacterial growth by the addition of harmful substances—such as antibiotics—can rescue them. Moreover, ecological suicide can cause oscillatory dynamics, even in single-species populations. We found ecological suicide in a wide variety of microbes, suggesting that it could have an important role in microbial ecology and evolution.","container-title":"Nature Ecology &amp; Evolution","DOI":"10.1038/s41559-018-0535-1","ISSN":"2397-334X","issue":"5","journalAbbreviation":"Nat Ecol Evol","language":"en","license":"2018 The Author(s)","note":"number: 5\npublisher: Nature Publishing Group","page":"867-872","source":"www.nature.com","title":"Ecological suicide in microbes","volume":"2","author":[{"family":"Ratzke","given":"Christoph"},{"family":"Denk","given":"Jonas"},{"family":"Gore","given":"Jeff"}],"issued":{"date-parts":[["2018",5]]}}}],"schema":"https://github.com/citation-style-language/schema/raw/master/csl-citation.json"} </w:instrText>
      </w:r>
      <w:r w:rsidR="003F07B8">
        <w:fldChar w:fldCharType="separate"/>
      </w:r>
      <w:r w:rsidR="003F07B8" w:rsidRPr="003F07B8">
        <w:t>(</w:t>
      </w:r>
      <w:r w:rsidR="003F07B8" w:rsidRPr="003F07B8">
        <w:rPr>
          <w:i/>
          <w:iCs/>
        </w:rPr>
        <w:t>13</w:t>
      </w:r>
      <w:r w:rsidR="003F07B8" w:rsidRPr="003F07B8">
        <w:t>)</w:t>
      </w:r>
      <w:r w:rsidR="003F07B8">
        <w:fldChar w:fldCharType="end"/>
      </w:r>
      <w:r w:rsidRPr="00E63B9E">
        <w:t xml:space="preserve">, </w:t>
      </w:r>
      <w:r w:rsidR="00B64E6E">
        <w:t xml:space="preserve">and </w:t>
      </w:r>
      <w:r w:rsidRPr="00E63B9E">
        <w:t xml:space="preserve">create physical structures </w:t>
      </w:r>
      <w:r w:rsidR="00FF516B">
        <w:fldChar w:fldCharType="begin"/>
      </w:r>
      <w:r w:rsidR="00FF516B">
        <w:instrText xml:space="preserve"> ADDIN ZOTERO_ITEM CSL_CITATION {"citationID":"9XxmY4FV","properties":{"formattedCitation":"({\\i{}14})","plainCitation":"(14)","noteIndex":0},"citationItems":[{"id":497,"uris":["http://zotero.org/users/2040718/items/IB4QEYBA"],"itemData":{"id":497,"type":"article-journal","abstract":"Spatial organization is the norm rather than the exception in the microbial world. While the study of microbial physiology has been dominated by studies in well-mixed cultures, there is now increasing interest in understanding the role of spatial organization in microbial physiology, coexistence and evolution. Where studied, spatial organization has been shown to influence all three of these aspects. In this mini review and perspective article, we emphasize that the dynamics within spatially organized microbial systems (SOMS) are governed by feedbacks between local physico-chemical conditions, cell physiology and movement, and evolution. These feedbacks can give rise to emergent dynamics, which need to be studied through a combination of spatio-temporal measurements and mathematical models. We highlight the initial formation of SOMS and their emergent dynamics as two open areas of investigation for future studies. These studies will benefit from the development of model systems that can mimic natural ones in terms of species composition and spatial structure.","container-title":"Interface Focus","DOI":"10.1098/rsfs.2022.0062","issue":"2","note":"publisher: Royal Society","page":"20220062","source":"royalsocietypublishing.org (Atypon)","title":"Formation and emergent dynamics of spatially organized microbial systems","volume":"13","author":[{"family":"Cremin","given":"Kelsey"},{"family":"Duxbury","given":"Sarah J. N."},{"family":"Rosko","given":"Jerko"},{"family":"Soyer","given":"Orkun S."}],"issued":{"date-parts":[["2023",2,10]]}}}],"schema":"https://github.com/citation-style-language/schema/raw/master/csl-citation.json"} </w:instrText>
      </w:r>
      <w:r w:rsidR="00FF516B">
        <w:fldChar w:fldCharType="separate"/>
      </w:r>
      <w:r w:rsidR="00FF516B" w:rsidRPr="00FF516B">
        <w:t>(</w:t>
      </w:r>
      <w:r w:rsidR="00FF516B" w:rsidRPr="00FF516B">
        <w:rPr>
          <w:i/>
          <w:iCs/>
        </w:rPr>
        <w:t>14</w:t>
      </w:r>
      <w:r w:rsidR="00FF516B" w:rsidRPr="00FF516B">
        <w:t>)</w:t>
      </w:r>
      <w:r w:rsidR="00FF516B">
        <w:fldChar w:fldCharType="end"/>
      </w:r>
      <w:r w:rsidRPr="00E63B9E">
        <w:t>—in response to biotic and abiotic changes, thereby making it difficult to disentangle community states from environmental factors.</w:t>
      </w:r>
    </w:p>
    <w:p w14:paraId="4C27A28B" w14:textId="77777777" w:rsidR="00FF516B" w:rsidRPr="00E63B9E" w:rsidRDefault="00FF516B" w:rsidP="00C7679E">
      <w:pPr>
        <w:pStyle w:val="Paragraph"/>
        <w:tabs>
          <w:tab w:val="left" w:pos="8130"/>
        </w:tabs>
        <w:ind w:firstLine="0"/>
      </w:pPr>
      <w:r w:rsidRPr="00FF516B">
        <w:t xml:space="preserve">Microbial cells exist in dynamic equilibrium, coexisting with other cells and their environments </w:t>
      </w:r>
      <w:r>
        <w:fldChar w:fldCharType="begin"/>
      </w:r>
      <w:r>
        <w:instrText xml:space="preserve"> ADDIN ZOTERO_ITEM CSL_CITATION {"citationID":"0Qi7eFBE","properties":{"formattedCitation":"({\\i{}15})","plainCitation":"(15)","noteIndex":0},"citationItems":[{"id":499,"uris":["http://zotero.org/users/2040718/items/7IMJP9AN"],"itemData":{"id":499,"type":"article-journal","abstract":"Despite numerous surveys of gene and species content in heterotrophic microbial communities, such as those found in animal guts, oceans, or soils, it is still unclear whether there are generalizable biological or ecological processes that control their dynamics and function. Here, we review experimental and theoretical advances to argue that networks of trophic interactions, in which the metabolic excretions of one species are the primary resource for another, constitute the central drivers of microbial community assembly. Trophic interactions emerge from the deconstruction of complex forms of organic matter into a wealth of smaller metabolic intermediates, some of which are released to the environment and serve as a nutritional buffet for the community. The structure of the emergent trophic network and the rate at which primary resources are supplied control many features of microbial community assembly, including the relative contributions of competition and cooperation and the emergence of alternative community states. Viewing microbial community assembly through the lens of trophic interactions also has important implications for the spatial dynamics of communities as well as the functional redundancy of taxonomic groups. Given the ubiquity of trophic interactions across environments, they impart a common logic that can enable the development of a more quantitative and predictive microbial community ecology.","container-title":"Current Biology","DOI":"10.1016/j.cub.2020.08.007","ISSN":"0960-9822","issue":"19","journalAbbreviation":"Current Biology","page":"R1176-R1188","source":"ScienceDirect","title":"Trophic Interactions and the Drivers of Microbial Community Assembly","volume":"30","author":[{"family":"Gralka","given":"Matti"},{"family":"Szabo","given":"Rachel"},{"family":"Stocker","given":"Roman"},{"family":"Cordero","given":"Otto X."}],"issued":{"date-parts":[["2020",10,5]]}}}],"schema":"https://github.com/citation-style-language/schema/raw/master/csl-citation.json"} </w:instrText>
      </w:r>
      <w:r>
        <w:fldChar w:fldCharType="separate"/>
      </w:r>
      <w:r w:rsidRPr="00FF516B">
        <w:t>(</w:t>
      </w:r>
      <w:r w:rsidRPr="00FF516B">
        <w:rPr>
          <w:i/>
          <w:iCs/>
        </w:rPr>
        <w:t>15</w:t>
      </w:r>
      <w:r w:rsidRPr="00FF516B">
        <w:t>)</w:t>
      </w:r>
      <w:r>
        <w:fldChar w:fldCharType="end"/>
      </w:r>
      <w:r w:rsidRPr="00FF516B">
        <w:t xml:space="preserve">. Their metabolic capabilities are encoded in their genomes, but the metabolic programs they execute depend on the differential expression of enzymes </w:t>
      </w:r>
      <w:r>
        <w:fldChar w:fldCharType="begin"/>
      </w:r>
      <w:r>
        <w:instrText xml:space="preserve"> ADDIN ZOTERO_ITEM CSL_CITATION {"citationID":"bVvRQWMZ","properties":{"formattedCitation":"({\\i{}16})","plainCitation":"(16)","noteIndex":0},"citationItems":[{"id":502,"uris":["http://zotero.org/users/2040718/items/MDTR8PIC"],"itemData":{"id":502,"type":"article-journal","abstract":"Networks of molecular regulators are often the primary objects of focus in the study of gene regulation, with the machinery of protein synthesis tacitly relegated to the background. Shifting focus to the constraints imposed by the allocation of protein synthesis flux reveals surprising ways in which the actions of molecular regulators are shaped by physiological demands. Using carbon catabolite repression as a case study, we describe how physiological constraints are sensed through metabolic fluxes and how flux-controlled regulation gives rise to simple empirical relations between protein levels and the rate of cell growth.","container-title":"Nature Reviews Microbiology","DOI":"10.1038/s41579-022-00818-6","ISSN":"1740-1534","issue":"5","journalAbbreviation":"Nat Rev Microbiol","language":"en","license":"2022 Springer Nature Limited","note":"number: 5\npublisher: Nature Publishing Group","page":"327-342","source":"www.nature.com","title":"Shaping bacterial gene expression by physiological and proteome allocation constraints","volume":"21","author":[{"family":"Scott","given":"Matthew"},{"family":"Hwa","given":"Terence"}],"issued":{"date-parts":[["2023",5]]}}}],"schema":"https://github.com/citation-style-language/schema/raw/master/csl-citation.json"} </w:instrText>
      </w:r>
      <w:r>
        <w:fldChar w:fldCharType="separate"/>
      </w:r>
      <w:r w:rsidRPr="00FF516B">
        <w:t>(</w:t>
      </w:r>
      <w:r w:rsidRPr="00FF516B">
        <w:rPr>
          <w:i/>
          <w:iCs/>
        </w:rPr>
        <w:t>16</w:t>
      </w:r>
      <w:r w:rsidRPr="00FF516B">
        <w:t>)</w:t>
      </w:r>
      <w:r>
        <w:fldChar w:fldCharType="end"/>
      </w:r>
      <w:r w:rsidRPr="00FF516B">
        <w:t xml:space="preserve">. This differential expression enables a variety of metabolic strategies, which are evolvable and can be flexible, heterogeneous, and dynamic </w:t>
      </w:r>
      <w:r>
        <w:fldChar w:fldCharType="begin"/>
      </w:r>
      <w:r>
        <w:instrText xml:space="preserve"> ADDIN ZOTERO_ITEM CSL_CITATION {"citationID":"15MpC3tq","properties":{"formattedCitation":"({\\i{}17}\\uc0\\u8211{}{\\i{}19})","plainCitation":"(17–19)","noteIndex":0},"citationItems":[{"id":88,"uris":["http://zotero.org/users/2040718/items/7WNPHV98"],"itemData":{"id":88,"type":"article-journal","abstract":"Abstract To respond to fluctuating conditions, microbes typically need to synthesize novel proteins. As this synthesis relies on sufficient biosynthetic precursors, microbes must devise effective response strategies to manage depleting precursors. To better understand these strategies, we investigate the active response of Escherichia coli to changes in nutrient conditions, connecting transient gene expression to growth phenotypes. By synthetically modifying gene expression during changing conditions, we show how the competition by genes for the limited protein synthesis capacity constrains cellular response. Despite this constraint cells substantially express genes that are not required, trapping them in states where precursor levels are low and the genes needed to replenish the precursors are outcompeted. Contrary to common modeling assumptions, our findings highlight that cells do not optimize growth under changing environments but rather exhibit hardwired response strategies that may have evolved to promote fitness in their native environment. The constraint and the suboptimality of the cellular response uncovered provide a conceptual framework relevant for many research applications, from the prediction of evolution to the improvement of gene circuits in biotechnology.","container-title":"Molecular Systems Biology","DOI":"10.15252/msb.202110597","ISSN":"1744-4292","issue":"12","note":"publisher: John Wiley &amp; Sons, Ltd","page":"e10597","source":"embopress.org (Atypon)","title":"Suboptimal resource allocation in changing environments constrains response and growth in bacteria","volume":"17","author":[{"family":"Balakrishnan","given":"Rohan"},{"family":"Silva","given":"Roshali T","non-dropping-particle":"de"},{"family":"Hwa","given":"Terence"},{"family":"Cremer","given":"Jonas"}],"issued":{"date-parts":[["2021",12]]}}},{"id":504,"uris":["http://zotero.org/users/2040718/items/S4QAILF7"],"itemData":{"id":504,"type":"article-journal","abstract":"Cells in assemblages differentiate and perform distinct roles. Though many pathways of differentiation are understood at the molecular level in multicellular eukaryotes, the elucidation of similar processes in bacterial assemblages is recent and ongoing. Here, we discuss examples of bacterial differentiation, focusing on cases in which distinct metabolisms coexist and those that exhibit cross-feeding, with one subpopulation producing substrates that are metabolized by a second subpopulation. We describe several studies of single-species systems, then segue to studies of multispecies metabolic heterogeneity and cross-feeding in the clinical setting. Many of the studies described exemplify the application of new techniques and modeling approaches that provide insights into metabolic interactions relevant for bacterial growth outside the laboratory.","container-title":"Trends in Microbiology","DOI":"10.1016/j.tim.2020.03.008","ISSN":"0966-842X","issue":"9","journalAbbreviation":"Trends in Microbiology","page":"732-743","source":"ScienceDirect","title":"Metabolic Heterogeneity and Cross-Feeding in Bacterial Multicellular Systems","volume":"28","author":[{"family":"Evans","given":"Christopher R."},{"family":"Kempes","given":"Christopher P."},{"family":"Price-Whelan","given":"Alexa"},{"family":"Dietrich","given":"Lars E. P."}],"issued":{"date-parts":[["2020",9,1]]}}},{"id":507,"uris":["http://zotero.org/users/2040718/items/H9FEHLCJ"],"itemData":{"id":507,"type":"article-journal","abstract":"Evolution of complex communities of coexisting microbes remains poorly understood. The long-term evolution experiment on Escherichia coli (LTEE) revealed the spontaneous emergence of stable coexistence of multiple ecotypes, which persisted for more than 14,000 generations of continuous evolution. Here, using a combination of experiments and computer simulations, we show that the emergence and persistence of this phenomenon can be explained by the combination of two interacting trade-offs, rooted in biochemical constraints: First, faster growth is enabled by higher fermentation and obligate acetate excretion. Second, faster growth results in longer lag times when utilizing acetate after glucose is depleted. This combination creates an ecological niche for a slower-growing ecotype, specialized in switching to acetate. These findings demonstrate that trade-offs can give rise to surprisingly complex communities with evolutionarily stable coexistence of multiple variants in even the simplest environments.","container-title":"Nature Communications","DOI":"10.1038/s41467-023-39471-9","ISSN":"2041-1723","issue":"1","journalAbbreviation":"Nat Commun","language":"en","license":"2023 The Author(s)","note":"number: 1\npublisher: Nature Publishing Group","page":"3805","source":"www.nature.com","title":"Coexisting ecotypes in long-term evolution emerged from interacting trade-offs","volume":"14","author":[{"family":"Mukherjee","given":"Avik"},{"family":"Ealy","given":"Jade"},{"family":"Huang","given":"Yanqing"},{"family":"Benites","given":"Nina Catherine"},{"family":"Polk","given":"Mark"},{"family":"Basan","given":"Markus"}],"issued":{"date-parts":[["2023",6,26]]}}}],"schema":"https://github.com/citation-style-language/schema/raw/master/csl-citation.json"} </w:instrText>
      </w:r>
      <w:r>
        <w:fldChar w:fldCharType="separate"/>
      </w:r>
      <w:r w:rsidRPr="00FF516B">
        <w:t>(</w:t>
      </w:r>
      <w:r w:rsidRPr="00FF516B">
        <w:rPr>
          <w:i/>
          <w:iCs/>
        </w:rPr>
        <w:t>17</w:t>
      </w:r>
      <w:r w:rsidRPr="00FF516B">
        <w:t>–</w:t>
      </w:r>
      <w:r w:rsidRPr="00FF516B">
        <w:rPr>
          <w:i/>
          <w:iCs/>
        </w:rPr>
        <w:t>19</w:t>
      </w:r>
      <w:r w:rsidRPr="00FF516B">
        <w:t>)</w:t>
      </w:r>
      <w:r>
        <w:fldChar w:fldCharType="end"/>
      </w:r>
      <w:r w:rsidRPr="00FF516B">
        <w:t xml:space="preserve">. For instance, when exposed to a mix of substrates, cells might use these substrates either simultaneously or sequentially </w:t>
      </w:r>
      <w:r>
        <w:fldChar w:fldCharType="begin"/>
      </w:r>
      <w:r>
        <w:instrText xml:space="preserve"> ADDIN ZOTERO_ITEM CSL_CITATION {"citationID":"HueTN6Th","properties":{"formattedCitation":"({\\i{}20})","plainCitation":"(20)","noteIndex":0},"citationItems":[{"id":91,"uris":["http://zotero.org/users/2040718/items/UD4RX9AX"],"itemData":{"id":91,"type":"article-journal","abstract":"A classic problem in microbiology is that bacteria display two types of growth behavior when cultured on a mixture of two carbon sources: the two sources are sequentially consumed one after another (diauxie) or they are simultaneously consumed (co-utilization). The search for the molecular mechanism of diauxie led to the discovery of the lac operon. However, questions remain as why microbes would bother to have different strategies of taking up nutrients. Here we show that diauxie versus co-utilization can be understood from the topological features of the metabolic network. A model of optimal allocation of protein resources quantitatively explains why and how the cell makes the choice. In case of co-utilization, the model predicts the percentage of each carbon source in supplying the amino acid pools, which is quantitatively verified by experiments. Our work solves a long-standing puzzle and provides a quantitative framework for the carbon source utilization of microbes., Bacteria grown on two carbon sources either consume both sources simultaneously or consume them sequentially. Here the authors use a metabolic network model of E. coli to show that optimal protein resource allocation and topological features of the network can explain the choice of carbon acquisition.","container-title":"Nature Communications","DOI":"10.1038/s41467-019-09261-3","ISSN":"2041-1723","journalAbbreviation":"Nat Commun","note":"PMID: 30894528\nPMCID: PMC6427025","page":"1279","source":"PubMed Central","title":"Growth strategy of microbes on mixed carbon sources","volume":"10","author":[{"family":"Wang","given":"Xin"},{"family":"Xia","given":"Kang"},{"family":"Yang","given":"Xiaojing"},{"family":"Tang","given":"Chao"}],"issued":{"date-parts":[["2019",3,20]]}}}],"schema":"https://github.com/citation-style-language/schema/raw/master/csl-citation.json"} </w:instrText>
      </w:r>
      <w:r>
        <w:fldChar w:fldCharType="separate"/>
      </w:r>
      <w:r w:rsidRPr="00FF516B">
        <w:t>(</w:t>
      </w:r>
      <w:r w:rsidRPr="00FF516B">
        <w:rPr>
          <w:i/>
          <w:iCs/>
        </w:rPr>
        <w:t>20</w:t>
      </w:r>
      <w:r w:rsidRPr="00FF516B">
        <w:t>)</w:t>
      </w:r>
      <w:r>
        <w:fldChar w:fldCharType="end"/>
      </w:r>
      <w:r w:rsidRPr="00FF516B">
        <w:t xml:space="preserve">—first consuming one and then another—or they might alternate between both strategies </w:t>
      </w:r>
      <w:r>
        <w:fldChar w:fldCharType="begin"/>
      </w:r>
      <w:r>
        <w:instrText xml:space="preserve"> ADDIN ZOTERO_ITEM CSL_CITATION {"citationID":"7D46tOmB","properties":{"formattedCitation":"({\\i{}21})","plainCitation":"(21)","noteIndex":0},"citationItems":[{"id":509,"uris":["http://zotero.org/users/2040718/items/IS9QI6XZ"],"itemData":{"id":509,"type":"article-journal","abstract":"It is commonly thought that when multiple carbon sources are available, bacteria metabolize them either sequentially (diauxic growth) or simultaneously (co-utilization). However, this view is mainly based on analyses in relatively simple laboratory settings. Here we show that a heterotrophic marine bacterium, Pseudoalteromonas haloplanktis, can use both strategies simultaneously when multiple possible nutrients are provided in the same growth experiment. The order of nutrient uptake is partially determined by the biomass yield that can be achieved when the same compounds are provided as single carbon sources. Using transcriptomics and time-resolved intracellular 1H-13C NMR, we reveal specific pathways for utilization of various amino acids. Finally, theoretical modelling indicates that this metabolic phenotype, combining diauxie and co-utilization of substrates, is compatible with a tight regulation that allows the modulation of assimilatory pathways.","container-title":"Nature Communications","DOI":"10.1038/s41467-020-16872-8","ISSN":"2041-1723","issue":"1","journalAbbreviation":"Nat Commun","language":"en","license":"2020 The Author(s)","note":"number: 1\npublisher: Nature Publishing Group","page":"3135","source":"www.nature.com","title":"Diauxie and co-utilization of carbon sources can coexist during bacterial growth in nutritionally complex environments","volume":"11","author":[{"family":"Perrin","given":"Elena"},{"family":"Ghini","given":"Veronica"},{"family":"Giovannini","given":"Michele"},{"family":"Di Patti","given":"Francesca"},{"family":"Cardazzo","given":"Barbara"},{"family":"Carraro","given":"Lisa"},{"family":"Fagorzi","given":"Camilla"},{"family":"Turano","given":"Paola"},{"family":"Fani","given":"Renato"},{"family":"Fondi","given":"Marco"}],"issued":{"date-parts":[["2020",6,19]]}}}],"schema":"https://github.com/citation-style-language/schema/raw/master/csl-citation.json"} </w:instrText>
      </w:r>
      <w:r>
        <w:fldChar w:fldCharType="separate"/>
      </w:r>
      <w:r w:rsidRPr="00FF516B">
        <w:t>(</w:t>
      </w:r>
      <w:r w:rsidRPr="00FF516B">
        <w:rPr>
          <w:i/>
          <w:iCs/>
        </w:rPr>
        <w:t>21</w:t>
      </w:r>
      <w:r w:rsidRPr="00FF516B">
        <w:t>)</w:t>
      </w:r>
      <w:r>
        <w:fldChar w:fldCharType="end"/>
      </w:r>
      <w:r w:rsidRPr="00FF516B">
        <w:t>.</w:t>
      </w:r>
    </w:p>
    <w:p w14:paraId="27937D8C" w14:textId="77777777" w:rsidR="00EF36FD" w:rsidRDefault="00FF516B" w:rsidP="00C7679E">
      <w:pPr>
        <w:pStyle w:val="Paragraph"/>
        <w:tabs>
          <w:tab w:val="left" w:pos="8130"/>
        </w:tabs>
        <w:ind w:firstLine="0"/>
      </w:pPr>
      <w:r w:rsidRPr="00FF516B">
        <w:t xml:space="preserve">While the dynamic metabolic strategies of microbes, gene regulation, and phenotype switching have been extensively studied in isolates since Jacques Monod’s seminal work </w:t>
      </w:r>
      <w:r>
        <w:fldChar w:fldCharType="begin"/>
      </w:r>
      <w:r>
        <w:instrText xml:space="preserve"> ADDIN ZOTERO_ITEM CSL_CITATION {"citationID":"Il7YmIvH","properties":{"formattedCitation":"({\\i{}22})","plainCitation":"(22)","noteIndex":0},"citationItems":[{"id":511,"uris":["http://zotero.org/users/2040718/items/SEBNFXGC"],"itemData":{"id":511,"type":"book","publisher":"Hermann. Paris","title":"Recherches sur la croissance des cultures bactériennes","author":[{"family":"Monod","given":"Jacques (1910-1976) Auteur"}],"issued":{"date-parts":[["1941"]]}}}],"schema":"https://github.com/citation-style-language/schema/raw/master/csl-citation.json"} </w:instrText>
      </w:r>
      <w:r>
        <w:fldChar w:fldCharType="separate"/>
      </w:r>
      <w:r w:rsidRPr="00FF516B">
        <w:t>(</w:t>
      </w:r>
      <w:r w:rsidRPr="00FF516B">
        <w:rPr>
          <w:i/>
          <w:iCs/>
        </w:rPr>
        <w:t>22</w:t>
      </w:r>
      <w:r w:rsidRPr="00FF516B">
        <w:t>)</w:t>
      </w:r>
      <w:r>
        <w:fldChar w:fldCharType="end"/>
      </w:r>
      <w:r w:rsidRPr="00FF516B">
        <w:t xml:space="preserve">, their impact on microbiome ecology and stability remains vastly underexplored </w:t>
      </w:r>
      <w:r>
        <w:fldChar w:fldCharType="begin"/>
      </w:r>
      <w:r>
        <w:instrText xml:space="preserve"> ADDIN ZOTERO_ITEM CSL_CITATION {"citationID":"3qwCzdvD","properties":{"formattedCitation":"({\\i{}23})","plainCitation":"(23)","noteIndex":0},"citationItems":[{"id":513,"uris":["http://zotero.org/users/2040718/items/WEVNKSKQ"],"itemData":{"id":513,"type":"article-journal","abstract":"Metabolic cross-feeding plays vital roles in promoting ecological diversity. While some microbes depend on exchanges of essential nutrients for growth, the forces driving the extensive cross-feeding needed to support the coexistence of free-living microbes are poorly understood. Here we characterize bacterial physiology under self-acidification and establish that extensive excretion of key metabolites following growth arrest provides a collaborative, inter-species mechanism of stress resistance. This collaboration occurs not only between species isolated from the same community, but also between unrelated species with complementary (glycolytic vs. gluconeogenic) modes of metabolism. Cultures of such communities progress through distinct phases of growth-dilution cycles, comprising of exponential growth, acidification-triggered growth arrest, collaborative deacidification, and growth recovery, with each phase involving different combinations of physiological states of individual species. Our findings challenge the steady-state view of ecosystems commonly portrayed in ecological models, offering an alternative dynamical view based on growth advantages of complementary species in different phases.","container-title":"Nature Communications","DOI":"10.1038/s41467-023-38913-8","ISSN":"2041-1723","issue":"1","journalAbbreviation":"Nat Commun","language":"en","license":"2023 The Author(s)","note":"number: 1\npublisher: Nature Publishing Group","page":"3165","source":"www.nature.com","title":"Stress-induced metabolic exchanges between complementary bacterial types underly a dynamic mechanism of inter-species stress resistance","volume":"14","author":[{"family":"Amarnath","given":"Kapil"},{"family":"Narla","given":"Avaneesh V."},{"family":"Pontrelli","given":"Sammy"},{"family":"Dong","given":"Jiajia"},{"family":"Reddan","given":"Jack"},{"family":"Taylor","given":"Brian R."},{"family":"Caglar","given":"Tolga"},{"family":"Schwartzman","given":"Julia"},{"family":"Sauer","given":"Uwe"},{"family":"Cordero","given":"Otto X."},{"family":"Hwa","given":"Terence"}],"issued":{"date-parts":[["2023",5,31]]}}}],"schema":"https://github.com/citation-style-language/schema/raw/master/csl-citation.json"} </w:instrText>
      </w:r>
      <w:r>
        <w:fldChar w:fldCharType="separate"/>
      </w:r>
      <w:r w:rsidRPr="00FF516B">
        <w:t>(</w:t>
      </w:r>
      <w:r w:rsidRPr="00FF516B">
        <w:rPr>
          <w:i/>
          <w:iCs/>
        </w:rPr>
        <w:t>23</w:t>
      </w:r>
      <w:r w:rsidRPr="00FF516B">
        <w:t>)</w:t>
      </w:r>
      <w:r>
        <w:fldChar w:fldCharType="end"/>
      </w:r>
      <w:r w:rsidRPr="00FF516B">
        <w:t xml:space="preserve">. In our previous study, we observed that the ecological interactions between two gut bacterial species changed during co-culture </w:t>
      </w:r>
      <w:r w:rsidR="00EF36FD">
        <w:fldChar w:fldCharType="begin"/>
      </w:r>
      <w:r w:rsidR="00EF36FD">
        <w:instrText xml:space="preserve"> ADDIN ZOTERO_ITEM CSL_CITATION {"citationID":"o4yU9OQF","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EF36FD">
        <w:fldChar w:fldCharType="separate"/>
      </w:r>
      <w:r w:rsidR="00EF36FD" w:rsidRPr="00EF36FD">
        <w:t>(</w:t>
      </w:r>
      <w:r w:rsidR="00EF36FD" w:rsidRPr="00EF36FD">
        <w:rPr>
          <w:i/>
          <w:iCs/>
        </w:rPr>
        <w:t>24</w:t>
      </w:r>
      <w:r w:rsidR="00EF36FD" w:rsidRPr="00EF36FD">
        <w:t>)</w:t>
      </w:r>
      <w:r w:rsidR="00EF36FD">
        <w:fldChar w:fldCharType="end"/>
      </w:r>
      <w:r w:rsidRPr="00FF516B">
        <w:t>. These changes were in response to alterations in pH and the concentration of degradation products resulting from their metabolic strategies. Given that bacteria express alternative metabolic programs under varying environmental conditions, we hypothesize that the coexistence and switching between bacterial growth strategies could induce sharp transitions in community-level phenotypes, leading to multistability and the emergence of predictable alternative community states.</w:t>
      </w:r>
    </w:p>
    <w:p w14:paraId="6ABC027B" w14:textId="49B80705" w:rsidR="00187826" w:rsidRDefault="00187826" w:rsidP="00C7679E">
      <w:pPr>
        <w:pStyle w:val="Paragraph"/>
        <w:tabs>
          <w:tab w:val="left" w:pos="8130"/>
        </w:tabs>
        <w:ind w:firstLine="0"/>
      </w:pPr>
      <w:r>
        <w:rPr>
          <w:b/>
        </w:rPr>
        <w:t>Life history strategies of gut bacteria in a heterogenous environment</w:t>
      </w:r>
    </w:p>
    <w:p w14:paraId="32E08625" w14:textId="706195C8" w:rsidR="00EF36FD" w:rsidRDefault="00EF36FD" w:rsidP="00C7679E">
      <w:pPr>
        <w:pStyle w:val="Paragraph"/>
        <w:tabs>
          <w:tab w:val="left" w:pos="8130"/>
        </w:tabs>
        <w:ind w:firstLine="0"/>
      </w:pPr>
      <w:r w:rsidRPr="00EF36FD">
        <w:t>To test this hypothesis, we used a simple three</w:t>
      </w:r>
      <w:r w:rsidR="0014147E">
        <w:t>-</w:t>
      </w:r>
      <w:r w:rsidRPr="00EF36FD">
        <w:t>species gut community that allowed us to combine in vitro experiments with mechanistic modeling. We first investigated individual phenotypes of three common human gut bacteria in Wilkins-</w:t>
      </w:r>
      <w:proofErr w:type="spellStart"/>
      <w:r w:rsidRPr="00EF36FD">
        <w:t>Chalgren</w:t>
      </w:r>
      <w:proofErr w:type="spellEnd"/>
      <w:r w:rsidRPr="00EF36FD">
        <w:t xml:space="preserve"> (WC) anaerobic medium. This medium includes two simple carbon sources, glucose and pyruvate, along with substrates from tryptone and yeast extract, notably containing measurable amounts of trehalose (average 0.71 mM +/-0.07). The composition of this medium is simple enough to allow us to track the kinetics of key metabolites while its complex components mimic the nutrient heterogeneity expected in the colon.</w:t>
      </w:r>
    </w:p>
    <w:p w14:paraId="6A86F814" w14:textId="4506EC4E" w:rsidR="00EF36FD" w:rsidRDefault="00EF36FD" w:rsidP="00C7679E">
      <w:pPr>
        <w:pStyle w:val="Paragraph"/>
        <w:tabs>
          <w:tab w:val="left" w:pos="8130"/>
        </w:tabs>
        <w:ind w:firstLine="0"/>
      </w:pPr>
      <w:r w:rsidRPr="00EF36FD">
        <w:t>We used genome-scale metabolic models to derive sets of biochemical reactions that define the core energy metabolism of each species. We then collected RNA-seq data at different growth stages to confirm pathway activities (Fig</w:t>
      </w:r>
      <w:r w:rsidR="00F61B8B">
        <w:t>.</w:t>
      </w:r>
      <w:r w:rsidRPr="00EF36FD">
        <w:t xml:space="preserve"> 1 A-C). These core pathways connect the import of carbon sources with the production of fermentation acids, enabling comparison with the measured data (Fig</w:t>
      </w:r>
      <w:r w:rsidR="00F61B8B">
        <w:t>.</w:t>
      </w:r>
      <w:r w:rsidRPr="00EF36FD">
        <w:t xml:space="preserve"> 1 D-F). By analyzing these pathways alongside live cell growth kinetics, medium pH changes, and metabolite composition, we were able to outline bacterial life history strategies</w:t>
      </w:r>
      <w:r w:rsidR="005E3363">
        <w:t xml:space="preserve"> </w:t>
      </w:r>
      <w:r w:rsidR="005E3363">
        <w:fldChar w:fldCharType="begin"/>
      </w:r>
      <w:r w:rsidR="005E3363">
        <w:instrText xml:space="preserve"> ADDIN ZOTERO_ITEM CSL_CITATION {"citationID":"LU4fDWDj","properties":{"formattedCitation":"({\\i{}25})","plainCitation":"(25)","noteIndex":0},"citationItems":[{"id":515,"uris":["http://zotero.org/users/2040718/items/L4JCRLKL"],"itemData":{"id":515,"type":"article-journal","container-title":"The ISME Journal","DOI":"10.1038/s41396-019-0510-0","ISSN":"1751-7362","issue":"1","journalAbbreviation":"The ISME Journal","page":"1-9","source":"Silverchair","title":"Defining trait-based microbial strategies with consequences for soil carbon cycling under climate change","volume":"14","author":[{"family":"Malik","given":"Ashish A"},{"family":"Martiny","given":"Jennifer B H"},{"family":"Brodie","given":"Eoin L"},{"family":"Martiny","given":"Adam C"},{"family":"Treseder","given":"Kathleen K"},{"family":"Allison","given":"Steven D"}],"issued":{"date-parts":[["2020",1,1]]}}}],"schema":"https://github.com/citation-style-language/schema/raw/master/csl-citation.json"} </w:instrText>
      </w:r>
      <w:r w:rsidR="005E3363">
        <w:fldChar w:fldCharType="separate"/>
      </w:r>
      <w:r w:rsidR="005E3363" w:rsidRPr="005E3363">
        <w:t>(</w:t>
      </w:r>
      <w:r w:rsidR="005E3363" w:rsidRPr="005E3363">
        <w:rPr>
          <w:i/>
          <w:iCs/>
        </w:rPr>
        <w:t>25</w:t>
      </w:r>
      <w:r w:rsidR="005E3363" w:rsidRPr="005E3363">
        <w:t>)</w:t>
      </w:r>
      <w:r w:rsidR="005E3363">
        <w:fldChar w:fldCharType="end"/>
      </w:r>
      <w:r w:rsidRPr="00EF36FD">
        <w:t xml:space="preserve">. These were incorporated into an ordinary differential equation </w:t>
      </w:r>
      <w:r w:rsidRPr="00EF36FD">
        <w:lastRenderedPageBreak/>
        <w:t>model (Supplementary text S1). This model was calibrated against experimental data, as indicated by the traced lines in Fig</w:t>
      </w:r>
      <w:r w:rsidR="000229EA">
        <w:t>.</w:t>
      </w:r>
      <w:r w:rsidRPr="00EF36FD">
        <w:t xml:space="preserve"> 1 D-F.</w:t>
      </w:r>
    </w:p>
    <w:p w14:paraId="56E811C6" w14:textId="468D6425" w:rsidR="005E3363" w:rsidRDefault="005E3363" w:rsidP="00C7679E">
      <w:pPr>
        <w:pStyle w:val="Paragraph"/>
        <w:tabs>
          <w:tab w:val="left" w:pos="8130"/>
        </w:tabs>
        <w:ind w:firstLine="0"/>
      </w:pPr>
      <w:r w:rsidRPr="005E3363">
        <w:t xml:space="preserve">Briefly, under our growth conditions, </w:t>
      </w:r>
      <w:r w:rsidRPr="005E3363">
        <w:rPr>
          <w:i/>
        </w:rPr>
        <w:t>Blautia hydrogenotrophica</w:t>
      </w:r>
      <w:r w:rsidRPr="005E3363">
        <w:t xml:space="preserve"> initially consumes trehalose via a trehalose-specific PTS transporter</w:t>
      </w:r>
      <w:r>
        <w:t>. The gene for this transporter is overexpressed in the early stages of growth compared to the later stages</w:t>
      </w:r>
      <w:r w:rsidRPr="005E3363">
        <w:t xml:space="preserve"> (</w:t>
      </w:r>
      <w:proofErr w:type="spellStart"/>
      <w:r w:rsidRPr="005E3363">
        <w:t>TREpts</w:t>
      </w:r>
      <w:proofErr w:type="spellEnd"/>
      <w:r w:rsidRPr="005E3363">
        <w:t>, Fig</w:t>
      </w:r>
      <w:r w:rsidR="000229EA">
        <w:t>.</w:t>
      </w:r>
      <w:r w:rsidRPr="005E3363">
        <w:t xml:space="preserve"> 1A). It only switches to glucose utilization after trehalose is depleted, facilitated by a non-PTS glucose transporter that is inhibited during trehalose consumption (</w:t>
      </w:r>
      <w:proofErr w:type="spellStart"/>
      <w:r w:rsidRPr="005E3363">
        <w:t>GLCabc</w:t>
      </w:r>
      <w:proofErr w:type="spellEnd"/>
      <w:r w:rsidRPr="005E3363">
        <w:t>, Fig</w:t>
      </w:r>
      <w:r w:rsidR="00007D5B">
        <w:t>.</w:t>
      </w:r>
      <w:r w:rsidRPr="005E3363">
        <w:t xml:space="preserve"> 1A). Interestingly, its genome lacks the glucose-specific IIA component </w:t>
      </w:r>
      <w:r w:rsidR="005E5933">
        <w:t xml:space="preserve">gene </w:t>
      </w:r>
      <w:r w:rsidRPr="005E3363">
        <w:t xml:space="preserve">of the PTS system, commonly found in closely-related </w:t>
      </w:r>
      <w:r w:rsidRPr="00DA2BFF">
        <w:rPr>
          <w:i/>
        </w:rPr>
        <w:t>Blautia</w:t>
      </w:r>
      <w:r w:rsidRPr="005E3363">
        <w:t xml:space="preserve"> and </w:t>
      </w:r>
      <w:proofErr w:type="spellStart"/>
      <w:r w:rsidRPr="00DA2BFF">
        <w:rPr>
          <w:i/>
        </w:rPr>
        <w:t>Ruminococcus</w:t>
      </w:r>
      <w:proofErr w:type="spellEnd"/>
      <w:r w:rsidRPr="005E3363">
        <w:t xml:space="preserve"> strains (Supplementary Table S1). We confirmed this sequential substrate preference by showing that higher trehalose concentrations extended </w:t>
      </w:r>
      <w:r w:rsidRPr="00DA2BFF">
        <w:rPr>
          <w:i/>
        </w:rPr>
        <w:t xml:space="preserve">Blautia </w:t>
      </w:r>
      <w:proofErr w:type="spellStart"/>
      <w:r w:rsidRPr="00DA2BFF">
        <w:rPr>
          <w:i/>
        </w:rPr>
        <w:t>hydrogenotrophica</w:t>
      </w:r>
      <w:r w:rsidRPr="005E3363">
        <w:t>’s</w:t>
      </w:r>
      <w:proofErr w:type="spellEnd"/>
      <w:r w:rsidRPr="005E3363">
        <w:t xml:space="preserve"> non-glucose consuming phase (Supplementary Fig</w:t>
      </w:r>
      <w:r w:rsidR="000229EA">
        <w:t>.</w:t>
      </w:r>
      <w:r w:rsidRPr="005E3363">
        <w:t xml:space="preserve"> S1). Flow cytometry showed a clear bimodal population distribution during this transition, leading us to hypothesize that it reflects similar subpopulation sizes of trehalose consumers, which are not dividing, and emerging glucose consumers, which are dividing (Supplementary Movie S1). The growth rate increased during glucose consumption compared to the trehalose phase (Fig</w:t>
      </w:r>
      <w:r w:rsidR="00007D5B">
        <w:t>.</w:t>
      </w:r>
      <w:r w:rsidRPr="005E3363">
        <w:t xml:space="preserve"> 1D, ~26 </w:t>
      </w:r>
      <w:proofErr w:type="spellStart"/>
      <w:r w:rsidRPr="005E3363">
        <w:t>hrs</w:t>
      </w:r>
      <w:proofErr w:type="spellEnd"/>
      <w:r w:rsidRPr="005E3363">
        <w:t xml:space="preserve">). Equations modeling </w:t>
      </w:r>
      <w:r w:rsidRPr="00DA2BFF">
        <w:rPr>
          <w:i/>
        </w:rPr>
        <w:t xml:space="preserve">Blautia </w:t>
      </w:r>
      <w:proofErr w:type="spellStart"/>
      <w:r w:rsidRPr="00DA2BFF">
        <w:rPr>
          <w:i/>
        </w:rPr>
        <w:t>hydrogenotrophica</w:t>
      </w:r>
      <w:r w:rsidRPr="005E3363">
        <w:t>’s</w:t>
      </w:r>
      <w:proofErr w:type="spellEnd"/>
      <w:r w:rsidRPr="005E3363">
        <w:t xml:space="preserve"> life history strategy are detailed in Supplementary Text S1.</w:t>
      </w:r>
    </w:p>
    <w:p w14:paraId="1FFEB219" w14:textId="7FB7001F" w:rsidR="00FC346F" w:rsidRDefault="00FC346F" w:rsidP="00C7679E">
      <w:pPr>
        <w:pStyle w:val="Paragraph"/>
        <w:tabs>
          <w:tab w:val="left" w:pos="8130"/>
        </w:tabs>
        <w:ind w:firstLine="0"/>
      </w:pPr>
      <w:r w:rsidRPr="00FC346F">
        <w:rPr>
          <w:i/>
        </w:rPr>
        <w:t xml:space="preserve">Bacteroides </w:t>
      </w:r>
      <w:proofErr w:type="spellStart"/>
      <w:r w:rsidRPr="00FC346F">
        <w:rPr>
          <w:i/>
        </w:rPr>
        <w:t>thetaiotaomicron</w:t>
      </w:r>
      <w:proofErr w:type="spellEnd"/>
      <w:r w:rsidRPr="00FC346F">
        <w:t xml:space="preserve"> rapidly metabolizes glucose and pyruvate, producing fermentation acids that significantly reduce the medium's pH (Fig</w:t>
      </w:r>
      <w:r w:rsidR="00007D5B">
        <w:t>.</w:t>
      </w:r>
      <w:r w:rsidRPr="00FC346F">
        <w:t xml:space="preserve"> 1E). However, this organism is inhibited under low pH conditions </w:t>
      </w:r>
      <w:r w:rsidR="00951546">
        <w:fldChar w:fldCharType="begin"/>
      </w:r>
      <w:r w:rsidR="00951546">
        <w:instrText xml:space="preserve"> ADDIN ZOTERO_ITEM CSL_CITATION {"citationID":"3uwdFjxZ","properties":{"formattedCitation":"({\\i{}26})","plainCitation":"(26)","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951546">
        <w:fldChar w:fldCharType="separate"/>
      </w:r>
      <w:r w:rsidR="00951546" w:rsidRPr="00951546">
        <w:t>(</w:t>
      </w:r>
      <w:r w:rsidR="00951546" w:rsidRPr="00951546">
        <w:rPr>
          <w:i/>
          <w:iCs/>
        </w:rPr>
        <w:t>26</w:t>
      </w:r>
      <w:r w:rsidR="00951546" w:rsidRPr="00951546">
        <w:t>)</w:t>
      </w:r>
      <w:r w:rsidR="00951546">
        <w:fldChar w:fldCharType="end"/>
      </w:r>
      <w:r w:rsidRPr="00FC346F">
        <w:t xml:space="preserve">. When the carbon sources are exhausted, most cells lose viability </w:t>
      </w:r>
      <w:r w:rsidR="00951546">
        <w:t xml:space="preserve">at low pH values </w:t>
      </w:r>
      <w:r w:rsidRPr="00FC346F">
        <w:t>but can still be detected through SYBR green staining in flow cytometry. The loss of membrane integrity was confirmed using propidium iodine staining. To reflect this in our model, we introduced functions that describe transitions from active to inactive subpopulations, triggered by nutrient scarcity in acidic environments (see Supplementary Text S1). We consistently observed a second growth peak before a major population inactivation (as shown in Fig</w:t>
      </w:r>
      <w:r w:rsidR="00007D5B">
        <w:t>.</w:t>
      </w:r>
      <w:r w:rsidRPr="00FC346F">
        <w:t xml:space="preserve"> 1E), which we believe is due to trace mannose consumption, consistent with our previous findings </w:t>
      </w:r>
      <w:r w:rsidR="006C7023">
        <w:fldChar w:fldCharType="begin"/>
      </w:r>
      <w:r w:rsidR="006C7023">
        <w:instrText xml:space="preserve"> ADDIN ZOTERO_ITEM CSL_CITATION {"citationID":"bDVIy3XK","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6C7023">
        <w:fldChar w:fldCharType="separate"/>
      </w:r>
      <w:r w:rsidR="006C7023" w:rsidRPr="006C7023">
        <w:t>(</w:t>
      </w:r>
      <w:r w:rsidR="006C7023" w:rsidRPr="006C7023">
        <w:rPr>
          <w:i/>
          <w:iCs/>
        </w:rPr>
        <w:t>24</w:t>
      </w:r>
      <w:r w:rsidR="006C7023" w:rsidRPr="006C7023">
        <w:t>)</w:t>
      </w:r>
      <w:r w:rsidR="006C7023">
        <w:fldChar w:fldCharType="end"/>
      </w:r>
      <w:r w:rsidRPr="00FC346F">
        <w:t>. Mannose depletion was verified through measurements and gene expression analysis, although the precise kinetics remain unresolved.</w:t>
      </w:r>
    </w:p>
    <w:p w14:paraId="09032268" w14:textId="5A5F6150" w:rsidR="00676190" w:rsidRDefault="006C7023" w:rsidP="00C7679E">
      <w:pPr>
        <w:pStyle w:val="Paragraph"/>
        <w:tabs>
          <w:tab w:val="left" w:pos="8130"/>
        </w:tabs>
        <w:ind w:firstLine="0"/>
      </w:pPr>
      <w:proofErr w:type="spellStart"/>
      <w:r w:rsidRPr="006C7023">
        <w:rPr>
          <w:i/>
        </w:rPr>
        <w:t>Roseburia</w:t>
      </w:r>
      <w:proofErr w:type="spellEnd"/>
      <w:r w:rsidRPr="006C7023">
        <w:rPr>
          <w:i/>
        </w:rPr>
        <w:t xml:space="preserve"> intestinalis</w:t>
      </w:r>
      <w:r w:rsidRPr="006C7023">
        <w:t xml:space="preserve"> generates butyrate through the reverse β-oxidation pathway (illustrated in Fig</w:t>
      </w:r>
      <w:r w:rsidR="00007D5B">
        <w:t>.</w:t>
      </w:r>
      <w:r w:rsidRPr="006C7023">
        <w:t xml:space="preserve"> 1C). In our experiments, </w:t>
      </w:r>
      <w:r w:rsidRPr="006C7023">
        <w:rPr>
          <w:i/>
        </w:rPr>
        <w:t>R. intestinalis</w:t>
      </w:r>
      <w:r w:rsidRPr="006C7023">
        <w:t xml:space="preserve"> efficiently consumed glucose and pyruvate, producing butyrate, acetate, and lactate, impacting the pH to a lesser extent than </w:t>
      </w:r>
      <w:r w:rsidRPr="006C7023">
        <w:rPr>
          <w:i/>
        </w:rPr>
        <w:t xml:space="preserve">B. </w:t>
      </w:r>
      <w:proofErr w:type="spellStart"/>
      <w:r w:rsidRPr="006C7023">
        <w:rPr>
          <w:i/>
        </w:rPr>
        <w:t>thetaiotaomicron</w:t>
      </w:r>
      <w:proofErr w:type="spellEnd"/>
      <w:r w:rsidRPr="006C7023">
        <w:t>. As we previously described</w:t>
      </w:r>
      <w:r>
        <w:t xml:space="preserve"> </w:t>
      </w:r>
      <w:r>
        <w:fldChar w:fldCharType="begin"/>
      </w:r>
      <w:r>
        <w:instrText xml:space="preserve"> ADDIN ZOTERO_ITEM CSL_CITATION {"citationID":"oJsqEwwo","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6C7023">
        <w:t>(</w:t>
      </w:r>
      <w:r w:rsidRPr="006C7023">
        <w:rPr>
          <w:i/>
          <w:iCs/>
        </w:rPr>
        <w:t>24</w:t>
      </w:r>
      <w:r w:rsidRPr="006C7023">
        <w:t>)</w:t>
      </w:r>
      <w:r>
        <w:fldChar w:fldCharType="end"/>
      </w:r>
      <w:r w:rsidRPr="006C7023">
        <w:t xml:space="preserve">, in the absence of glucose, </w:t>
      </w:r>
      <w:r w:rsidRPr="006C7023">
        <w:rPr>
          <w:i/>
        </w:rPr>
        <w:t>R. intestinalis</w:t>
      </w:r>
      <w:r w:rsidRPr="006C7023">
        <w:t xml:space="preserve"> transitions to a slow growth mode, characterized by the prolonged survival of viable cells (evident in “Live Cells” curves in Fig</w:t>
      </w:r>
      <w:r w:rsidR="00007D5B">
        <w:t>.</w:t>
      </w:r>
      <w:r w:rsidRPr="006C7023">
        <w:t xml:space="preserve"> 1F), sporadic consumption of lactate/acetate (as shown in Fig</w:t>
      </w:r>
      <w:r w:rsidR="00007D5B">
        <w:t>.</w:t>
      </w:r>
      <w:r w:rsidRPr="006C7023">
        <w:t xml:space="preserve"> 1F), and continuous butyrate production (also in Fig</w:t>
      </w:r>
      <w:r w:rsidR="00007D5B">
        <w:t>.</w:t>
      </w:r>
      <w:r w:rsidRPr="006C7023">
        <w:t xml:space="preserve"> 1F). In our model, we represented this average behavior by incorporating rapid cell death in the absence of glucose and shifting subpopulations to slow growth in response to lactate and acetate (detailed in Supplementary Text S1). However, our model does not fully account for the observed heterogeneous lactate utilization across different experiments (as depicted in Fig</w:t>
      </w:r>
      <w:r w:rsidR="00007D5B">
        <w:t>.</w:t>
      </w:r>
      <w:r w:rsidRPr="006C7023">
        <w:t xml:space="preserve"> 1F).</w:t>
      </w:r>
    </w:p>
    <w:p w14:paraId="48050369" w14:textId="35A64D7B" w:rsidR="00676190" w:rsidRDefault="00676190">
      <w:pPr>
        <w:rPr>
          <w:rFonts w:ascii="Times New Roman" w:eastAsia="Times New Roman" w:hAnsi="Times New Roman" w:cs="Times New Roman"/>
          <w:sz w:val="24"/>
          <w:szCs w:val="24"/>
          <w:lang w:val="en-US"/>
        </w:rPr>
      </w:pPr>
      <w:r w:rsidRPr="00F86759">
        <w:rPr>
          <w:lang w:val="en-US"/>
        </w:rPr>
        <w:br w:type="page"/>
      </w:r>
    </w:p>
    <w:p w14:paraId="7F75A773" w14:textId="77777777" w:rsidR="006C7023" w:rsidRDefault="006C7023" w:rsidP="00C7679E">
      <w:pPr>
        <w:pStyle w:val="Paragraph"/>
        <w:tabs>
          <w:tab w:val="left" w:pos="8130"/>
        </w:tabs>
        <w:ind w:firstLine="0"/>
      </w:pPr>
    </w:p>
    <w:p w14:paraId="591F4642" w14:textId="33597B86" w:rsidR="008C1AD6" w:rsidRDefault="00DC6DD4" w:rsidP="008C1AD6">
      <w:pPr>
        <w:rPr>
          <w:b/>
          <w:lang w:val="en-US"/>
        </w:rPr>
      </w:pPr>
      <w:r>
        <w:rPr>
          <w:b/>
          <w:noProof/>
          <w:lang w:val="en-US"/>
        </w:rPr>
        <w:drawing>
          <wp:inline distT="0" distB="0" distL="0" distR="0" wp14:anchorId="0AE48E3D" wp14:editId="17834DE9">
            <wp:extent cx="5760720" cy="7608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7608570"/>
                    </a:xfrm>
                    <a:prstGeom prst="rect">
                      <a:avLst/>
                    </a:prstGeom>
                  </pic:spPr>
                </pic:pic>
              </a:graphicData>
            </a:graphic>
          </wp:inline>
        </w:drawing>
      </w:r>
    </w:p>
    <w:p w14:paraId="0066F4A6" w14:textId="29D954B4" w:rsidR="00F86759" w:rsidRPr="008C1AD6" w:rsidRDefault="00F86759" w:rsidP="008C1AD6">
      <w:pPr>
        <w:rPr>
          <w:rFonts w:ascii="Times New Roman" w:eastAsia="Times New Roman" w:hAnsi="Times New Roman" w:cs="Times New Roman"/>
          <w:b/>
          <w:sz w:val="24"/>
          <w:szCs w:val="24"/>
          <w:lang w:val="en-US"/>
        </w:rPr>
      </w:pPr>
      <w:r w:rsidRPr="008C1AD6">
        <w:rPr>
          <w:rFonts w:ascii="Times New Roman" w:hAnsi="Times New Roman" w:cs="Times New Roman"/>
          <w:b/>
          <w:sz w:val="24"/>
          <w:szCs w:val="24"/>
          <w:lang w:val="en-US"/>
        </w:rPr>
        <w:t>Fig. 1: Growth kinetics and modeled metabolism of three human gut bacteria.</w:t>
      </w:r>
      <w:r w:rsidRPr="008C1AD6">
        <w:rPr>
          <w:rFonts w:ascii="Times New Roman" w:hAnsi="Times New Roman" w:cs="Times New Roman"/>
          <w:sz w:val="24"/>
          <w:szCs w:val="24"/>
          <w:lang w:val="en-US"/>
        </w:rPr>
        <w:t xml:space="preserve"> </w:t>
      </w:r>
      <w:r w:rsidRPr="00636C91">
        <w:rPr>
          <w:rFonts w:ascii="Times New Roman" w:hAnsi="Times New Roman" w:cs="Times New Roman"/>
          <w:sz w:val="24"/>
          <w:szCs w:val="24"/>
          <w:lang w:val="en-US"/>
        </w:rPr>
        <w:t xml:space="preserve">This figure provides a schematic illustration of the core energy metabolism pathways for </w:t>
      </w:r>
      <w:r w:rsidRPr="00636C91">
        <w:rPr>
          <w:rFonts w:ascii="Times New Roman" w:hAnsi="Times New Roman" w:cs="Times New Roman"/>
          <w:i/>
          <w:sz w:val="24"/>
          <w:szCs w:val="24"/>
          <w:lang w:val="en-US"/>
        </w:rPr>
        <w:t>Blautia hydrogenotrophica</w:t>
      </w:r>
      <w:r w:rsidRPr="00636C91">
        <w:rPr>
          <w:rFonts w:ascii="Times New Roman" w:hAnsi="Times New Roman" w:cs="Times New Roman"/>
          <w:sz w:val="24"/>
          <w:szCs w:val="24"/>
          <w:lang w:val="en-US"/>
        </w:rPr>
        <w:t xml:space="preserve"> (</w:t>
      </w:r>
      <w:r w:rsidRPr="00636C91">
        <w:rPr>
          <w:rFonts w:ascii="Times New Roman" w:hAnsi="Times New Roman" w:cs="Times New Roman"/>
          <w:b/>
          <w:sz w:val="24"/>
          <w:szCs w:val="24"/>
          <w:lang w:val="en-US"/>
        </w:rPr>
        <w:t>A</w:t>
      </w:r>
      <w:r w:rsidRPr="00636C91">
        <w:rPr>
          <w:rFonts w:ascii="Times New Roman" w:hAnsi="Times New Roman" w:cs="Times New Roman"/>
          <w:sz w:val="24"/>
          <w:szCs w:val="24"/>
          <w:lang w:val="en-US"/>
        </w:rPr>
        <w:t xml:space="preserve">), </w:t>
      </w:r>
      <w:r w:rsidRPr="00636C91">
        <w:rPr>
          <w:rFonts w:ascii="Times New Roman" w:hAnsi="Times New Roman" w:cs="Times New Roman"/>
          <w:i/>
          <w:sz w:val="24"/>
          <w:szCs w:val="24"/>
          <w:lang w:val="en-US"/>
        </w:rPr>
        <w:t xml:space="preserve">Bacteroides </w:t>
      </w:r>
      <w:proofErr w:type="spellStart"/>
      <w:r w:rsidRPr="00636C91">
        <w:rPr>
          <w:rFonts w:ascii="Times New Roman" w:hAnsi="Times New Roman" w:cs="Times New Roman"/>
          <w:i/>
          <w:sz w:val="24"/>
          <w:szCs w:val="24"/>
          <w:lang w:val="en-US"/>
        </w:rPr>
        <w:t>thetaiotaomicron</w:t>
      </w:r>
      <w:proofErr w:type="spellEnd"/>
      <w:r w:rsidRPr="00636C91">
        <w:rPr>
          <w:rFonts w:ascii="Times New Roman" w:hAnsi="Times New Roman" w:cs="Times New Roman"/>
          <w:sz w:val="24"/>
          <w:szCs w:val="24"/>
          <w:lang w:val="en-US"/>
        </w:rPr>
        <w:t xml:space="preserve"> (</w:t>
      </w:r>
      <w:r w:rsidRPr="00636C91">
        <w:rPr>
          <w:rFonts w:ascii="Times New Roman" w:hAnsi="Times New Roman" w:cs="Times New Roman"/>
          <w:b/>
          <w:sz w:val="24"/>
          <w:szCs w:val="24"/>
          <w:lang w:val="en-US"/>
        </w:rPr>
        <w:t>B</w:t>
      </w:r>
      <w:r w:rsidRPr="00636C91">
        <w:rPr>
          <w:rFonts w:ascii="Times New Roman" w:hAnsi="Times New Roman" w:cs="Times New Roman"/>
          <w:sz w:val="24"/>
          <w:szCs w:val="24"/>
          <w:lang w:val="en-US"/>
        </w:rPr>
        <w:t xml:space="preserve">), and </w:t>
      </w:r>
      <w:proofErr w:type="spellStart"/>
      <w:r w:rsidRPr="00636C91">
        <w:rPr>
          <w:rFonts w:ascii="Times New Roman" w:hAnsi="Times New Roman" w:cs="Times New Roman"/>
          <w:i/>
          <w:sz w:val="24"/>
          <w:szCs w:val="24"/>
          <w:lang w:val="en-US"/>
        </w:rPr>
        <w:t>Roseburia</w:t>
      </w:r>
      <w:proofErr w:type="spellEnd"/>
      <w:r w:rsidRPr="00636C91">
        <w:rPr>
          <w:rFonts w:ascii="Times New Roman" w:hAnsi="Times New Roman" w:cs="Times New Roman"/>
          <w:i/>
          <w:sz w:val="24"/>
          <w:szCs w:val="24"/>
          <w:lang w:val="en-US"/>
        </w:rPr>
        <w:t xml:space="preserve"> intestinalis</w:t>
      </w:r>
      <w:r w:rsidRPr="00636C91">
        <w:rPr>
          <w:rFonts w:ascii="Times New Roman" w:hAnsi="Times New Roman" w:cs="Times New Roman"/>
          <w:sz w:val="24"/>
          <w:szCs w:val="24"/>
          <w:lang w:val="en-US"/>
        </w:rPr>
        <w:t xml:space="preserve"> (</w:t>
      </w:r>
      <w:r w:rsidRPr="00636C91">
        <w:rPr>
          <w:rFonts w:ascii="Times New Roman" w:hAnsi="Times New Roman" w:cs="Times New Roman"/>
          <w:b/>
          <w:sz w:val="24"/>
          <w:szCs w:val="24"/>
          <w:lang w:val="en-US"/>
        </w:rPr>
        <w:t>C</w:t>
      </w:r>
      <w:r w:rsidRPr="00636C91">
        <w:rPr>
          <w:rFonts w:ascii="Times New Roman" w:hAnsi="Times New Roman" w:cs="Times New Roman"/>
          <w:sz w:val="24"/>
          <w:szCs w:val="24"/>
          <w:lang w:val="en-US"/>
        </w:rPr>
        <w:t xml:space="preserve">), as deduced from genomic metabolic model reconstructions coupled with empirical growth data. The middle panel details gene expression changes observed during cultivation, with </w:t>
      </w:r>
      <w:r w:rsidRPr="00636C91">
        <w:rPr>
          <w:rFonts w:ascii="Times New Roman" w:hAnsi="Times New Roman" w:cs="Times New Roman"/>
          <w:sz w:val="24"/>
          <w:szCs w:val="24"/>
          <w:lang w:val="en-US"/>
        </w:rPr>
        <w:lastRenderedPageBreak/>
        <w:t>corresponding gene names linked to their associated reactions in the upper panel</w:t>
      </w:r>
      <w:r w:rsidR="00187826">
        <w:rPr>
          <w:rFonts w:ascii="Times New Roman" w:hAnsi="Times New Roman" w:cs="Times New Roman"/>
          <w:sz w:val="24"/>
          <w:szCs w:val="24"/>
          <w:lang w:val="en-US"/>
        </w:rPr>
        <w:t>.</w:t>
      </w:r>
      <w:r w:rsidRPr="00636C91">
        <w:rPr>
          <w:rFonts w:ascii="Times New Roman" w:hAnsi="Times New Roman" w:cs="Times New Roman"/>
          <w:sz w:val="24"/>
          <w:szCs w:val="24"/>
          <w:lang w:val="en-US"/>
        </w:rPr>
        <w:t xml:space="preserve"> </w:t>
      </w:r>
      <w:r w:rsidR="00187826">
        <w:rPr>
          <w:rFonts w:ascii="Times New Roman" w:hAnsi="Times New Roman" w:cs="Times New Roman"/>
          <w:sz w:val="24"/>
          <w:szCs w:val="24"/>
          <w:lang w:val="en-US"/>
        </w:rPr>
        <w:t>The</w:t>
      </w:r>
      <w:r w:rsidRPr="00636C91">
        <w:rPr>
          <w:rFonts w:ascii="Times New Roman" w:hAnsi="Times New Roman" w:cs="Times New Roman"/>
          <w:sz w:val="24"/>
          <w:szCs w:val="24"/>
          <w:lang w:val="en-US"/>
        </w:rPr>
        <w:t xml:space="preserve"> hypothesis test</w:t>
      </w:r>
      <w:r w:rsidR="00187826">
        <w:rPr>
          <w:rFonts w:ascii="Times New Roman" w:hAnsi="Times New Roman" w:cs="Times New Roman"/>
          <w:sz w:val="24"/>
          <w:szCs w:val="24"/>
          <w:lang w:val="en-US"/>
        </w:rPr>
        <w:t xml:space="preserve">s </w:t>
      </w:r>
      <w:proofErr w:type="gramStart"/>
      <w:r w:rsidR="00187826">
        <w:rPr>
          <w:rFonts w:ascii="Times New Roman" w:hAnsi="Times New Roman" w:cs="Times New Roman"/>
          <w:sz w:val="24"/>
          <w:szCs w:val="24"/>
          <w:lang w:val="en-US"/>
        </w:rPr>
        <w:t>was</w:t>
      </w:r>
      <w:proofErr w:type="gramEnd"/>
      <w:r w:rsidRPr="00636C91">
        <w:rPr>
          <w:rFonts w:ascii="Times New Roman" w:hAnsi="Times New Roman" w:cs="Times New Roman"/>
          <w:sz w:val="24"/>
          <w:szCs w:val="24"/>
          <w:lang w:val="en-US"/>
        </w:rPr>
        <w:t xml:space="preserve"> performed using DESeq2. It also depicts the consumption of carbon sources (glucose, pyruvate, and trehalose) and the generation of fermentation products (including acetate, lactate, and butyrate). Panels (</w:t>
      </w:r>
      <w:r w:rsidRPr="00636C91">
        <w:rPr>
          <w:rFonts w:ascii="Times New Roman" w:hAnsi="Times New Roman" w:cs="Times New Roman"/>
          <w:b/>
          <w:sz w:val="24"/>
          <w:szCs w:val="24"/>
          <w:lang w:val="en-US"/>
        </w:rPr>
        <w:t>D</w:t>
      </w:r>
      <w:r w:rsidRPr="00636C91">
        <w:rPr>
          <w:rFonts w:ascii="Times New Roman" w:hAnsi="Times New Roman" w:cs="Times New Roman"/>
          <w:sz w:val="24"/>
          <w:szCs w:val="24"/>
          <w:lang w:val="en-US"/>
        </w:rPr>
        <w:t>-</w:t>
      </w:r>
      <w:r w:rsidRPr="00636C91">
        <w:rPr>
          <w:rFonts w:ascii="Times New Roman" w:hAnsi="Times New Roman" w:cs="Times New Roman"/>
          <w:b/>
          <w:sz w:val="24"/>
          <w:szCs w:val="24"/>
          <w:lang w:val="en-US"/>
        </w:rPr>
        <w:t>F</w:t>
      </w:r>
      <w:r w:rsidRPr="00636C91">
        <w:rPr>
          <w:rFonts w:ascii="Times New Roman" w:hAnsi="Times New Roman" w:cs="Times New Roman"/>
          <w:sz w:val="24"/>
          <w:szCs w:val="24"/>
          <w:lang w:val="en-US"/>
        </w:rPr>
        <w:t xml:space="preserve">) compare experimental growth data over time with model simulations (represented by dashed lines) for the three species cultured in WC medium. The growth data represents averages from three independent monoculture experiments, each with 3-6 biological replicates (solid dots are the averages and the shaded lines </w:t>
      </w:r>
      <w:r w:rsidR="00636C91" w:rsidRPr="00636C91">
        <w:rPr>
          <w:rFonts w:ascii="Times New Roman" w:hAnsi="Times New Roman" w:cs="Times New Roman"/>
          <w:sz w:val="24"/>
          <w:szCs w:val="24"/>
          <w:lang w:val="en-US"/>
        </w:rPr>
        <w:t>r</w:t>
      </w:r>
      <w:r w:rsidR="00636C91">
        <w:rPr>
          <w:rFonts w:ascii="Times New Roman" w:hAnsi="Times New Roman" w:cs="Times New Roman"/>
          <w:sz w:val="24"/>
          <w:szCs w:val="24"/>
          <w:lang w:val="en-US"/>
        </w:rPr>
        <w:t xml:space="preserve">eflect </w:t>
      </w:r>
      <w:r w:rsidRPr="00636C91">
        <w:rPr>
          <w:rFonts w:ascii="Times New Roman" w:hAnsi="Times New Roman" w:cs="Times New Roman"/>
          <w:sz w:val="24"/>
          <w:szCs w:val="24"/>
          <w:lang w:val="en-US"/>
        </w:rPr>
        <w:t>the standard deviations of biological replicates). Simulation initial conditions were the same as the experimental setups.</w:t>
      </w:r>
    </w:p>
    <w:p w14:paraId="4B5CB043" w14:textId="77777777" w:rsidR="00F86759" w:rsidRDefault="00F86759" w:rsidP="00C7679E">
      <w:pPr>
        <w:pStyle w:val="Paragraph"/>
        <w:tabs>
          <w:tab w:val="left" w:pos="8130"/>
        </w:tabs>
        <w:ind w:firstLine="0"/>
        <w:rPr>
          <w:b/>
        </w:rPr>
      </w:pPr>
    </w:p>
    <w:p w14:paraId="584BA188" w14:textId="25691523" w:rsidR="006C7023" w:rsidRPr="00C06599" w:rsidRDefault="00C06599" w:rsidP="00C7679E">
      <w:pPr>
        <w:pStyle w:val="Paragraph"/>
        <w:tabs>
          <w:tab w:val="left" w:pos="8130"/>
        </w:tabs>
        <w:ind w:firstLine="0"/>
        <w:rPr>
          <w:b/>
        </w:rPr>
      </w:pPr>
      <w:r w:rsidRPr="00C06599">
        <w:rPr>
          <w:b/>
        </w:rPr>
        <w:t>The model</w:t>
      </w:r>
      <w:r w:rsidR="0044666A">
        <w:rPr>
          <w:b/>
        </w:rPr>
        <w:t>’s</w:t>
      </w:r>
      <w:r w:rsidRPr="00C06599">
        <w:rPr>
          <w:b/>
        </w:rPr>
        <w:t xml:space="preserve"> s</w:t>
      </w:r>
      <w:r w:rsidR="006C7023" w:rsidRPr="00C06599">
        <w:rPr>
          <w:b/>
        </w:rPr>
        <w:t xml:space="preserve">tability landscape </w:t>
      </w:r>
      <w:r w:rsidRPr="00C06599">
        <w:rPr>
          <w:b/>
        </w:rPr>
        <w:t>reveal</w:t>
      </w:r>
      <w:r w:rsidR="0044666A">
        <w:rPr>
          <w:b/>
        </w:rPr>
        <w:t>s</w:t>
      </w:r>
      <w:r w:rsidR="006C7023" w:rsidRPr="00C06599">
        <w:rPr>
          <w:b/>
        </w:rPr>
        <w:t xml:space="preserve"> sharp transition zones</w:t>
      </w:r>
    </w:p>
    <w:p w14:paraId="6880CF9F" w14:textId="58B826E7" w:rsidR="00562D6B" w:rsidRDefault="00562D6B" w:rsidP="00C7679E">
      <w:pPr>
        <w:pStyle w:val="Paragraph"/>
        <w:tabs>
          <w:tab w:val="left" w:pos="8130"/>
        </w:tabs>
        <w:ind w:firstLine="0"/>
      </w:pPr>
      <w:r w:rsidRPr="00562D6B">
        <w:t>After calibrating our model with monoculture growth data (Fig</w:t>
      </w:r>
      <w:r w:rsidR="00742ADA">
        <w:t>.</w:t>
      </w:r>
      <w:r w:rsidRPr="00562D6B">
        <w:t xml:space="preserve"> 1 D-F and Supplementary Text S1) and validating its performance in batch cocultures (Supplementary Fig</w:t>
      </w:r>
      <w:r w:rsidR="00742ADA">
        <w:t>.</w:t>
      </w:r>
      <w:r w:rsidRPr="00562D6B">
        <w:t xml:space="preserve"> S2), we incorporated dilution terms to simulate </w:t>
      </w:r>
      <w:r w:rsidRPr="0044666A">
        <w:t>in silico</w:t>
      </w:r>
      <w:r w:rsidRPr="00562D6B">
        <w:t xml:space="preserve"> the stability landscape</w:t>
      </w:r>
      <w:r w:rsidR="002F0D7D">
        <w:t xml:space="preserve"> of the community</w:t>
      </w:r>
      <w:r w:rsidRPr="00562D6B">
        <w:t xml:space="preserve"> in a continuous culture environment. We explored how steady-state </w:t>
      </w:r>
      <w:r w:rsidR="00C06599">
        <w:t xml:space="preserve">concentrations of </w:t>
      </w:r>
      <w:r w:rsidRPr="00562D6B">
        <w:t>bacteria</w:t>
      </w:r>
      <w:r w:rsidR="00C06599">
        <w:t xml:space="preserve"> and </w:t>
      </w:r>
      <w:r w:rsidRPr="00562D6B">
        <w:t>metabolite</w:t>
      </w:r>
      <w:r w:rsidR="00C06599">
        <w:t>s</w:t>
      </w:r>
      <w:r w:rsidRPr="00562D6B">
        <w:t xml:space="preserve"> respond to controllable factors—</w:t>
      </w:r>
      <w:r w:rsidR="00C06599">
        <w:t>medium</w:t>
      </w:r>
      <w:r w:rsidRPr="00562D6B">
        <w:t xml:space="preserve"> pH and dilution rate—which do not directly alter their initial concentrations but can impact the systems’ dynamics. The dilution rate impacts the steady-state concentration of metabolites and nutrient availability, thereby affecting population growth rates and the transition between metabolic phenotypes (Fig</w:t>
      </w:r>
      <w:r w:rsidR="00742ADA">
        <w:t>.</w:t>
      </w:r>
      <w:r w:rsidRPr="00562D6B">
        <w:t xml:space="preserve"> 2A), while pH directly impacts growth. Changes in growth also impact the production of fermentation acids and, for instance, their subsequent utilization by </w:t>
      </w:r>
      <w:proofErr w:type="spellStart"/>
      <w:r w:rsidRPr="00C06599">
        <w:rPr>
          <w:i/>
        </w:rPr>
        <w:t>Roseburia</w:t>
      </w:r>
      <w:proofErr w:type="spellEnd"/>
      <w:r w:rsidRPr="00C06599">
        <w:rPr>
          <w:i/>
        </w:rPr>
        <w:t xml:space="preserve"> </w:t>
      </w:r>
      <w:proofErr w:type="spellStart"/>
      <w:r w:rsidRPr="00C06599">
        <w:rPr>
          <w:i/>
        </w:rPr>
        <w:t>intestinalis</w:t>
      </w:r>
      <w:r w:rsidRPr="00562D6B">
        <w:t>’s</w:t>
      </w:r>
      <w:proofErr w:type="spellEnd"/>
      <w:r w:rsidRPr="00562D6B">
        <w:t xml:space="preserve"> slow growth mode. In summary, these parameters significantly shape the overall community phenotype (Fig</w:t>
      </w:r>
      <w:r w:rsidR="00742ADA">
        <w:t>.</w:t>
      </w:r>
      <w:r w:rsidRPr="00562D6B">
        <w:t xml:space="preserve"> 2B and C).</w:t>
      </w:r>
    </w:p>
    <w:p w14:paraId="69DAAA80" w14:textId="42878D60" w:rsidR="008C1AD6" w:rsidRDefault="0044666A" w:rsidP="00C7679E">
      <w:pPr>
        <w:pStyle w:val="Paragraph"/>
        <w:tabs>
          <w:tab w:val="left" w:pos="8130"/>
        </w:tabs>
        <w:ind w:firstLine="0"/>
      </w:pPr>
      <w:r w:rsidRPr="0044666A">
        <w:t xml:space="preserve">A surprising observation that resulted from this in silico analysis </w:t>
      </w:r>
      <w:r>
        <w:t xml:space="preserve">of the community </w:t>
      </w:r>
      <w:r w:rsidRPr="0044666A">
        <w:t xml:space="preserve">is that the stability landscape of some of the state variables revealed sharp transitions between </w:t>
      </w:r>
      <w:r>
        <w:t xml:space="preserve">steady-state metabolite and bacterial cell </w:t>
      </w:r>
      <w:r w:rsidRPr="0044666A">
        <w:t xml:space="preserve">concentration profiles. For example, </w:t>
      </w:r>
      <w:r w:rsidRPr="0044666A">
        <w:rPr>
          <w:i/>
        </w:rPr>
        <w:t>Blautia hydrogenotrophica</w:t>
      </w:r>
      <w:r w:rsidRPr="0044666A">
        <w:t xml:space="preserve"> maintains consistent concentrations under wide pH ranges, but undergoes a sharp shift when the dilution rate increases beyond a certain </w:t>
      </w:r>
      <w:r w:rsidR="00656A88">
        <w:t>level</w:t>
      </w:r>
      <w:r w:rsidRPr="0044666A">
        <w:t xml:space="preserve"> (Fig</w:t>
      </w:r>
      <w:r w:rsidR="00742ADA">
        <w:t>.</w:t>
      </w:r>
      <w:r w:rsidRPr="0044666A">
        <w:t xml:space="preserve"> 2B). </w:t>
      </w:r>
      <w:proofErr w:type="spellStart"/>
      <w:r w:rsidRPr="0044666A">
        <w:rPr>
          <w:i/>
        </w:rPr>
        <w:t>Roseburia</w:t>
      </w:r>
      <w:proofErr w:type="spellEnd"/>
      <w:r w:rsidRPr="0044666A">
        <w:rPr>
          <w:i/>
        </w:rPr>
        <w:t xml:space="preserve"> </w:t>
      </w:r>
      <w:proofErr w:type="spellStart"/>
      <w:r w:rsidRPr="0044666A">
        <w:rPr>
          <w:i/>
        </w:rPr>
        <w:t>instestinalis</w:t>
      </w:r>
      <w:proofErr w:type="spellEnd"/>
      <w:r w:rsidRPr="0044666A">
        <w:t xml:space="preserve"> survives in two separate zones, including a narrow range of conditions where it outcompetes the other species (Fig</w:t>
      </w:r>
      <w:r w:rsidR="00742ADA">
        <w:t>.</w:t>
      </w:r>
      <w:r w:rsidRPr="0044666A">
        <w:t xml:space="preserve"> 2C). These zones are separated by areas where no growth occurs. Overall, the presence of sharp transitions between zones in the stability landscapes suggest that alternative stable states can emerge depending on the initial concentrations. It also indicates the presence of tipping points, where minor environmental changes can lead to significant shifts in community structure.  </w:t>
      </w:r>
    </w:p>
    <w:p w14:paraId="6AA6C61B" w14:textId="763DFE4B" w:rsidR="001B0198" w:rsidRDefault="008C1AD6">
      <w:pPr>
        <w:rPr>
          <w:lang w:val="en-US"/>
        </w:rPr>
      </w:pPr>
      <w:r w:rsidRPr="00636C91">
        <w:rPr>
          <w:lang w:val="en-US"/>
        </w:rPr>
        <w:br w:type="page"/>
      </w:r>
      <w:r w:rsidR="001B0198">
        <w:rPr>
          <w:noProof/>
          <w:lang w:val="en-US"/>
        </w:rPr>
        <w:lastRenderedPageBreak/>
        <w:drawing>
          <wp:inline distT="0" distB="0" distL="0" distR="0" wp14:anchorId="43517609" wp14:editId="42E3908D">
            <wp:extent cx="5760720" cy="8352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8352790"/>
                    </a:xfrm>
                    <a:prstGeom prst="rect">
                      <a:avLst/>
                    </a:prstGeom>
                  </pic:spPr>
                </pic:pic>
              </a:graphicData>
            </a:graphic>
          </wp:inline>
        </w:drawing>
      </w:r>
      <w:r w:rsidR="001B0198">
        <w:rPr>
          <w:lang w:val="en-US"/>
        </w:rPr>
        <w:br w:type="page"/>
      </w:r>
    </w:p>
    <w:p w14:paraId="3608E8F6" w14:textId="78361C5C" w:rsidR="008C1AD6" w:rsidRPr="004A065F" w:rsidRDefault="001B0198">
      <w:pPr>
        <w:rPr>
          <w:rFonts w:ascii="Times New Roman" w:eastAsia="Times New Roman" w:hAnsi="Times New Roman" w:cs="Times New Roman"/>
          <w:sz w:val="24"/>
          <w:szCs w:val="24"/>
          <w:lang w:val="en-US"/>
        </w:rPr>
      </w:pPr>
      <w:r w:rsidRPr="004A065F">
        <w:rPr>
          <w:rFonts w:ascii="Times New Roman" w:hAnsi="Times New Roman" w:cs="Times New Roman"/>
          <w:b/>
          <w:bCs/>
          <w:sz w:val="24"/>
          <w:szCs w:val="24"/>
          <w:lang w:val="en-US"/>
        </w:rPr>
        <w:lastRenderedPageBreak/>
        <w:t>Fig</w:t>
      </w:r>
      <w:r w:rsidR="004A065F">
        <w:rPr>
          <w:rFonts w:ascii="Times New Roman" w:hAnsi="Times New Roman" w:cs="Times New Roman"/>
          <w:b/>
          <w:bCs/>
          <w:sz w:val="24"/>
          <w:szCs w:val="24"/>
          <w:lang w:val="en-US"/>
        </w:rPr>
        <w:t>.</w:t>
      </w:r>
      <w:r w:rsidRPr="004A065F">
        <w:rPr>
          <w:rFonts w:ascii="Times New Roman" w:hAnsi="Times New Roman" w:cs="Times New Roman"/>
          <w:b/>
          <w:bCs/>
          <w:sz w:val="24"/>
          <w:szCs w:val="24"/>
          <w:lang w:val="en-US"/>
        </w:rPr>
        <w:t xml:space="preserve"> 2:</w:t>
      </w:r>
      <w:r w:rsidRPr="004A065F">
        <w:rPr>
          <w:rFonts w:ascii="Times New Roman" w:hAnsi="Times New Roman" w:cs="Times New Roman"/>
          <w:bCs/>
          <w:sz w:val="24"/>
          <w:szCs w:val="24"/>
          <w:lang w:val="en-US"/>
        </w:rPr>
        <w:t xml:space="preserve"> Mechanistic modeling reveals that pH and dilution rate drive community transitions towards alternative stable states. (</w:t>
      </w:r>
      <w:r w:rsidRPr="004A065F">
        <w:rPr>
          <w:rFonts w:ascii="Times New Roman" w:hAnsi="Times New Roman" w:cs="Times New Roman"/>
          <w:b/>
          <w:bCs/>
          <w:sz w:val="24"/>
          <w:szCs w:val="24"/>
          <w:lang w:val="en-US"/>
        </w:rPr>
        <w:t>A</w:t>
      </w:r>
      <w:r w:rsidRPr="004A065F">
        <w:rPr>
          <w:rFonts w:ascii="Times New Roman" w:hAnsi="Times New Roman" w:cs="Times New Roman"/>
          <w:bCs/>
          <w:sz w:val="24"/>
          <w:szCs w:val="24"/>
          <w:lang w:val="en-US"/>
        </w:rPr>
        <w:t xml:space="preserve">) Schematic of the mechanistic model encoded as ordinary differential equations (see Supplementary Text </w:t>
      </w:r>
      <w:r w:rsidR="004A065F">
        <w:rPr>
          <w:rFonts w:ascii="Times New Roman" w:hAnsi="Times New Roman" w:cs="Times New Roman"/>
          <w:bCs/>
          <w:sz w:val="24"/>
          <w:szCs w:val="24"/>
          <w:lang w:val="en-US"/>
        </w:rPr>
        <w:t>S</w:t>
      </w:r>
      <w:r w:rsidRPr="004A065F">
        <w:rPr>
          <w:rFonts w:ascii="Times New Roman" w:hAnsi="Times New Roman" w:cs="Times New Roman"/>
          <w:bCs/>
          <w:sz w:val="24"/>
          <w:szCs w:val="24"/>
          <w:lang w:val="en-US"/>
        </w:rPr>
        <w:t>1). The model incorporates experimental data (refer to Fig</w:t>
      </w:r>
      <w:r w:rsidR="00BB6A39">
        <w:rPr>
          <w:rFonts w:ascii="Times New Roman" w:hAnsi="Times New Roman" w:cs="Times New Roman"/>
          <w:bCs/>
          <w:sz w:val="24"/>
          <w:szCs w:val="24"/>
          <w:lang w:val="en-US"/>
        </w:rPr>
        <w:t>.</w:t>
      </w:r>
      <w:r w:rsidRPr="004A065F">
        <w:rPr>
          <w:rFonts w:ascii="Times New Roman" w:hAnsi="Times New Roman" w:cs="Times New Roman"/>
          <w:bCs/>
          <w:sz w:val="24"/>
          <w:szCs w:val="24"/>
          <w:lang w:val="en-US"/>
        </w:rPr>
        <w:t xml:space="preserve"> 1B-D and Supplementary Fig</w:t>
      </w:r>
      <w:r w:rsidR="00BB6A39">
        <w:rPr>
          <w:rFonts w:ascii="Times New Roman" w:hAnsi="Times New Roman" w:cs="Times New Roman"/>
          <w:bCs/>
          <w:sz w:val="24"/>
          <w:szCs w:val="24"/>
          <w:lang w:val="en-US"/>
        </w:rPr>
        <w:t>s.</w:t>
      </w:r>
      <w:r w:rsidRPr="004A065F">
        <w:rPr>
          <w:rFonts w:ascii="Times New Roman" w:hAnsi="Times New Roman" w:cs="Times New Roman"/>
          <w:bCs/>
          <w:sz w:val="24"/>
          <w:szCs w:val="24"/>
          <w:lang w:val="en-US"/>
        </w:rPr>
        <w:t xml:space="preserve"> S1 &amp; S2) to simulate variables under varying conditions. (</w:t>
      </w:r>
      <w:r w:rsidRPr="004A065F">
        <w:rPr>
          <w:rFonts w:ascii="Times New Roman" w:hAnsi="Times New Roman" w:cs="Times New Roman"/>
          <w:b/>
          <w:bCs/>
          <w:sz w:val="24"/>
          <w:szCs w:val="24"/>
          <w:lang w:val="en-US"/>
        </w:rPr>
        <w:t>B</w:t>
      </w:r>
      <w:r w:rsidRPr="004A065F">
        <w:rPr>
          <w:rFonts w:ascii="Times New Roman" w:hAnsi="Times New Roman" w:cs="Times New Roman"/>
          <w:bCs/>
          <w:sz w:val="24"/>
          <w:szCs w:val="24"/>
          <w:lang w:val="en-US"/>
        </w:rPr>
        <w:t>) Contour plots depicting the predicted steady-state concentrations of model variables across a pH range of 5.0-</w:t>
      </w:r>
      <w:r w:rsidR="004A065F">
        <w:rPr>
          <w:rFonts w:ascii="Times New Roman" w:hAnsi="Times New Roman" w:cs="Times New Roman"/>
          <w:bCs/>
          <w:sz w:val="24"/>
          <w:szCs w:val="24"/>
          <w:lang w:val="en-US"/>
        </w:rPr>
        <w:t>7</w:t>
      </w:r>
      <w:r w:rsidRPr="004A065F">
        <w:rPr>
          <w:rFonts w:ascii="Times New Roman" w:hAnsi="Times New Roman" w:cs="Times New Roman"/>
          <w:bCs/>
          <w:sz w:val="24"/>
          <w:szCs w:val="24"/>
          <w:lang w:val="en-US"/>
        </w:rPr>
        <w:t>.</w:t>
      </w:r>
      <w:r w:rsidR="004A065F">
        <w:rPr>
          <w:rFonts w:ascii="Times New Roman" w:hAnsi="Times New Roman" w:cs="Times New Roman"/>
          <w:bCs/>
          <w:sz w:val="24"/>
          <w:szCs w:val="24"/>
          <w:lang w:val="en-US"/>
        </w:rPr>
        <w:t>0</w:t>
      </w:r>
      <w:r w:rsidRPr="004A065F">
        <w:rPr>
          <w:rFonts w:ascii="Times New Roman" w:hAnsi="Times New Roman" w:cs="Times New Roman"/>
          <w:bCs/>
          <w:sz w:val="24"/>
          <w:szCs w:val="24"/>
          <w:lang w:val="en-US"/>
        </w:rPr>
        <w:t xml:space="preserve"> and dilution rates from 0</w:t>
      </w:r>
      <w:r w:rsidR="00A561F9">
        <w:rPr>
          <w:rFonts w:ascii="Times New Roman" w:hAnsi="Times New Roman" w:cs="Times New Roman"/>
          <w:bCs/>
          <w:sz w:val="24"/>
          <w:szCs w:val="24"/>
          <w:lang w:val="en-US"/>
        </w:rPr>
        <w:t>.0</w:t>
      </w:r>
      <w:r w:rsidRPr="004A065F">
        <w:rPr>
          <w:rFonts w:ascii="Times New Roman" w:hAnsi="Times New Roman" w:cs="Times New Roman"/>
          <w:bCs/>
          <w:sz w:val="24"/>
          <w:szCs w:val="24"/>
          <w:lang w:val="en-US"/>
        </w:rPr>
        <w:t xml:space="preserve"> to 0.2 h</w:t>
      </w:r>
      <w:r w:rsidRPr="004A065F">
        <w:rPr>
          <w:rFonts w:ascii="Times New Roman" w:hAnsi="Times New Roman" w:cs="Times New Roman"/>
          <w:bCs/>
          <w:sz w:val="24"/>
          <w:szCs w:val="24"/>
          <w:vertAlign w:val="superscript"/>
          <w:lang w:val="en-US"/>
        </w:rPr>
        <w:t>-1</w:t>
      </w:r>
      <w:r w:rsidRPr="004A065F">
        <w:rPr>
          <w:rFonts w:ascii="Times New Roman" w:hAnsi="Times New Roman" w:cs="Times New Roman"/>
          <w:bCs/>
          <w:sz w:val="24"/>
          <w:szCs w:val="24"/>
          <w:lang w:val="en-US"/>
        </w:rPr>
        <w:t>. Concentrations, initially in mM for metabolites an in 10</w:t>
      </w:r>
      <w:r w:rsidRPr="004A065F">
        <w:rPr>
          <w:rFonts w:ascii="Times New Roman" w:hAnsi="Times New Roman" w:cs="Times New Roman"/>
          <w:bCs/>
          <w:sz w:val="24"/>
          <w:szCs w:val="24"/>
          <w:vertAlign w:val="superscript"/>
          <w:lang w:val="en-US"/>
        </w:rPr>
        <w:t>5</w:t>
      </w:r>
      <w:r w:rsidRPr="004A065F">
        <w:rPr>
          <w:rFonts w:ascii="Times New Roman" w:hAnsi="Times New Roman" w:cs="Times New Roman"/>
          <w:bCs/>
          <w:sz w:val="24"/>
          <w:szCs w:val="24"/>
          <w:lang w:val="en-US"/>
        </w:rPr>
        <w:t xml:space="preserve"> cells/</w:t>
      </w:r>
      <w:proofErr w:type="spellStart"/>
      <w:r w:rsidRPr="004A065F">
        <w:rPr>
          <w:rFonts w:ascii="Times New Roman" w:hAnsi="Times New Roman" w:cs="Times New Roman"/>
          <w:bCs/>
          <w:sz w:val="24"/>
          <w:szCs w:val="24"/>
          <w:lang w:val="en-US"/>
        </w:rPr>
        <w:t>uL</w:t>
      </w:r>
      <w:proofErr w:type="spellEnd"/>
      <w:r w:rsidRPr="004A065F">
        <w:rPr>
          <w:rFonts w:ascii="Times New Roman" w:hAnsi="Times New Roman" w:cs="Times New Roman"/>
          <w:bCs/>
          <w:sz w:val="24"/>
          <w:szCs w:val="24"/>
          <w:lang w:val="en-US"/>
        </w:rPr>
        <w:t xml:space="preserve"> for cells, are normalized to their maximum values for comparative purposes. (</w:t>
      </w:r>
      <w:r w:rsidRPr="004A065F">
        <w:rPr>
          <w:rFonts w:ascii="Times New Roman" w:hAnsi="Times New Roman" w:cs="Times New Roman"/>
          <w:b/>
          <w:bCs/>
          <w:sz w:val="24"/>
          <w:szCs w:val="24"/>
          <w:lang w:val="en-US"/>
        </w:rPr>
        <w:t>C</w:t>
      </w:r>
      <w:r w:rsidRPr="004A065F">
        <w:rPr>
          <w:rFonts w:ascii="Times New Roman" w:hAnsi="Times New Roman" w:cs="Times New Roman"/>
          <w:bCs/>
          <w:sz w:val="24"/>
          <w:szCs w:val="24"/>
          <w:lang w:val="en-US"/>
        </w:rPr>
        <w:t>) A community composition phase plot indicates the presence or absence of species across different pH and dilution rate conditions. A species is considered present if its steady-state concentration exceeds 0.01 x 10</w:t>
      </w:r>
      <w:r w:rsidRPr="004A065F">
        <w:rPr>
          <w:rFonts w:ascii="Times New Roman" w:hAnsi="Times New Roman" w:cs="Times New Roman"/>
          <w:bCs/>
          <w:sz w:val="24"/>
          <w:szCs w:val="24"/>
          <w:vertAlign w:val="superscript"/>
          <w:lang w:val="en-US"/>
        </w:rPr>
        <w:t>5</w:t>
      </w:r>
      <w:r w:rsidRPr="004A065F">
        <w:rPr>
          <w:rFonts w:ascii="Times New Roman" w:hAnsi="Times New Roman" w:cs="Times New Roman"/>
          <w:bCs/>
          <w:sz w:val="24"/>
          <w:szCs w:val="24"/>
          <w:lang w:val="en-US"/>
        </w:rPr>
        <w:t xml:space="preserve"> cells/</w:t>
      </w:r>
      <w:r w:rsidRPr="004A065F">
        <w:rPr>
          <w:rFonts w:ascii="Times New Roman" w:hAnsi="Times New Roman" w:cs="Times New Roman"/>
          <w:bCs/>
          <w:sz w:val="24"/>
          <w:szCs w:val="24"/>
        </w:rPr>
        <w:t>μ</w:t>
      </w:r>
      <w:r w:rsidRPr="004A065F">
        <w:rPr>
          <w:rFonts w:ascii="Times New Roman" w:hAnsi="Times New Roman" w:cs="Times New Roman"/>
          <w:bCs/>
          <w:sz w:val="24"/>
          <w:szCs w:val="24"/>
          <w:lang w:val="en-US"/>
        </w:rPr>
        <w:t xml:space="preserve">L. The black shaded rectangle within the plot highlights the conditions that </w:t>
      </w:r>
      <w:r w:rsidR="004A065F">
        <w:rPr>
          <w:rFonts w:ascii="Times New Roman" w:hAnsi="Times New Roman" w:cs="Times New Roman"/>
          <w:bCs/>
          <w:sz w:val="24"/>
          <w:szCs w:val="24"/>
          <w:lang w:val="en-US"/>
        </w:rPr>
        <w:t>are within the range observed in</w:t>
      </w:r>
      <w:r w:rsidRPr="004A065F">
        <w:rPr>
          <w:rFonts w:ascii="Times New Roman" w:hAnsi="Times New Roman" w:cs="Times New Roman"/>
          <w:bCs/>
          <w:sz w:val="24"/>
          <w:szCs w:val="24"/>
          <w:lang w:val="en-US"/>
        </w:rPr>
        <w:t xml:space="preserve"> our mini-bioreactor experiments (refer to Fig</w:t>
      </w:r>
      <w:r w:rsidR="00BB6A39">
        <w:rPr>
          <w:rFonts w:ascii="Times New Roman" w:hAnsi="Times New Roman" w:cs="Times New Roman"/>
          <w:bCs/>
          <w:sz w:val="24"/>
          <w:szCs w:val="24"/>
          <w:lang w:val="en-US"/>
        </w:rPr>
        <w:t>.</w:t>
      </w:r>
      <w:r w:rsidRPr="004A065F">
        <w:rPr>
          <w:rFonts w:ascii="Times New Roman" w:hAnsi="Times New Roman" w:cs="Times New Roman"/>
          <w:bCs/>
          <w:sz w:val="24"/>
          <w:szCs w:val="24"/>
          <w:lang w:val="en-US"/>
        </w:rPr>
        <w:t xml:space="preserve"> 3).</w:t>
      </w:r>
    </w:p>
    <w:p w14:paraId="0A1CA398" w14:textId="77777777" w:rsidR="0044666A" w:rsidRDefault="0044666A" w:rsidP="00C7679E">
      <w:pPr>
        <w:pStyle w:val="Paragraph"/>
        <w:tabs>
          <w:tab w:val="left" w:pos="8130"/>
        </w:tabs>
        <w:ind w:firstLine="0"/>
      </w:pPr>
    </w:p>
    <w:p w14:paraId="3B20E996" w14:textId="243E6CF6" w:rsidR="00072D8A" w:rsidRPr="00072D8A" w:rsidRDefault="00C63EA3" w:rsidP="00C7679E">
      <w:pPr>
        <w:pStyle w:val="Paragraph"/>
        <w:tabs>
          <w:tab w:val="left" w:pos="8130"/>
        </w:tabs>
        <w:ind w:firstLine="0"/>
        <w:rPr>
          <w:b/>
        </w:rPr>
      </w:pPr>
      <w:r>
        <w:rPr>
          <w:b/>
        </w:rPr>
        <w:t>Phenotype-switching explains m</w:t>
      </w:r>
      <w:r w:rsidR="00072D8A" w:rsidRPr="00072D8A">
        <w:rPr>
          <w:b/>
        </w:rPr>
        <w:t>ult</w:t>
      </w:r>
      <w:r w:rsidR="00332205">
        <w:rPr>
          <w:b/>
        </w:rPr>
        <w:t>i</w:t>
      </w:r>
      <w:r w:rsidR="00072D8A" w:rsidRPr="00072D8A">
        <w:rPr>
          <w:b/>
        </w:rPr>
        <w:t xml:space="preserve">stability </w:t>
      </w:r>
      <w:r>
        <w:rPr>
          <w:b/>
        </w:rPr>
        <w:t xml:space="preserve">both </w:t>
      </w:r>
      <w:r w:rsidR="00332205">
        <w:rPr>
          <w:b/>
        </w:rPr>
        <w:t>in silico and in vitro</w:t>
      </w:r>
    </w:p>
    <w:p w14:paraId="74D280C7" w14:textId="558C5BFF" w:rsidR="00BB3216" w:rsidRDefault="00BB3216" w:rsidP="00C7679E">
      <w:pPr>
        <w:pStyle w:val="Paragraph"/>
        <w:tabs>
          <w:tab w:val="left" w:pos="8130"/>
        </w:tabs>
        <w:ind w:firstLine="0"/>
      </w:pPr>
      <w:r w:rsidRPr="00BB3216">
        <w:t>To understand the mechanistic basis for these alternative stable states in our model, we individually varied the dilution rate while allowing the pH to vary according to the accumulation of organic acids (see “environment pH” section of the Supplementary text S1). Two clearly distinguishable states emerged (Fig</w:t>
      </w:r>
      <w:r w:rsidR="00BB6A39">
        <w:t>.</w:t>
      </w:r>
      <w:r w:rsidRPr="00BB3216">
        <w:t xml:space="preserve"> 3A): one where </w:t>
      </w:r>
      <w:r w:rsidRPr="00BB3216">
        <w:rPr>
          <w:i/>
        </w:rPr>
        <w:t>Blautia hydrogenotrophica</w:t>
      </w:r>
      <w:r w:rsidRPr="00BB3216">
        <w:t xml:space="preserve"> and </w:t>
      </w:r>
      <w:r w:rsidRPr="00BB3216">
        <w:rPr>
          <w:i/>
        </w:rPr>
        <w:t xml:space="preserve">Bacteroides </w:t>
      </w:r>
      <w:proofErr w:type="spellStart"/>
      <w:r w:rsidRPr="00BB3216">
        <w:rPr>
          <w:i/>
        </w:rPr>
        <w:t>thetaiotaomicron</w:t>
      </w:r>
      <w:proofErr w:type="spellEnd"/>
      <w:r w:rsidRPr="00BB3216">
        <w:t xml:space="preserve"> co-dominate, with </w:t>
      </w:r>
      <w:proofErr w:type="spellStart"/>
      <w:r w:rsidRPr="00BB3216">
        <w:rPr>
          <w:i/>
        </w:rPr>
        <w:t>Roseburia</w:t>
      </w:r>
      <w:proofErr w:type="spellEnd"/>
      <w:r w:rsidRPr="00BB3216">
        <w:rPr>
          <w:i/>
        </w:rPr>
        <w:t xml:space="preserve"> intestinalis</w:t>
      </w:r>
      <w:r w:rsidRPr="00BB3216">
        <w:t xml:space="preserve"> almost completely outcompeted, and another where </w:t>
      </w:r>
      <w:r w:rsidRPr="00BB3216">
        <w:rPr>
          <w:i/>
        </w:rPr>
        <w:t xml:space="preserve">Bacteroides </w:t>
      </w:r>
      <w:proofErr w:type="spellStart"/>
      <w:r w:rsidRPr="00BB3216">
        <w:rPr>
          <w:i/>
        </w:rPr>
        <w:t>thetaiotaomicron</w:t>
      </w:r>
      <w:proofErr w:type="spellEnd"/>
      <w:r w:rsidRPr="00BB3216">
        <w:t xml:space="preserve"> and </w:t>
      </w:r>
      <w:proofErr w:type="spellStart"/>
      <w:r w:rsidRPr="00BB3216">
        <w:rPr>
          <w:i/>
        </w:rPr>
        <w:t>Roseburia</w:t>
      </w:r>
      <w:proofErr w:type="spellEnd"/>
      <w:r w:rsidRPr="00BB3216">
        <w:rPr>
          <w:i/>
        </w:rPr>
        <w:t xml:space="preserve"> intestinalis</w:t>
      </w:r>
      <w:r w:rsidRPr="00BB3216">
        <w:t xml:space="preserve"> prevail, with </w:t>
      </w:r>
      <w:r w:rsidRPr="00A561F9">
        <w:rPr>
          <w:i/>
        </w:rPr>
        <w:t>Blautia hydrogenotrophica</w:t>
      </w:r>
      <w:r w:rsidRPr="00BB3216">
        <w:t xml:space="preserve"> maintaining a low abundance. The shift to one state or the other is dependent on the concentration of </w:t>
      </w:r>
      <w:r w:rsidRPr="00BB3216">
        <w:rPr>
          <w:i/>
        </w:rPr>
        <w:t xml:space="preserve">Blautia </w:t>
      </w:r>
      <w:proofErr w:type="spellStart"/>
      <w:r w:rsidRPr="00BB3216">
        <w:rPr>
          <w:i/>
        </w:rPr>
        <w:t>hydrogenotrophica</w:t>
      </w:r>
      <w:r w:rsidRPr="00BB3216">
        <w:t>’s</w:t>
      </w:r>
      <w:proofErr w:type="spellEnd"/>
      <w:r w:rsidRPr="00BB3216">
        <w:t xml:space="preserve"> glucose-consuming cells. High dilution rates lead to trehalose accumulation, which in turn inhibits the glucose consuming phenotype. When </w:t>
      </w:r>
      <w:r w:rsidRPr="00BB3216">
        <w:rPr>
          <w:i/>
        </w:rPr>
        <w:t>Blautia hydrogenotrophica</w:t>
      </w:r>
      <w:r w:rsidRPr="00BB3216">
        <w:t xml:space="preserve"> is not consuming glucose, it occupies a niche that has negligible impact on the other species. In contrast, if the trehalose concentration is low and a sufficient population shifts to glucose consumption, </w:t>
      </w:r>
      <w:r w:rsidRPr="00BB3216">
        <w:rPr>
          <w:i/>
        </w:rPr>
        <w:t>Blautia hydrogenotrophica</w:t>
      </w:r>
      <w:r w:rsidRPr="00BB3216">
        <w:t xml:space="preserve"> becomes a strong competitor, inhibiting the other species. Interestingly, this phenotype displays characteristics of hysteresis (ecological memory): once the glucose-consuming population is established, for example, by stopping the feed (setting the dilution rate to zero), then restoring it to previous levels does not return the system to its former state (Fig</w:t>
      </w:r>
      <w:r w:rsidR="00BB6A39">
        <w:t>.</w:t>
      </w:r>
      <w:r w:rsidRPr="00BB3216">
        <w:t xml:space="preserve"> 3A)</w:t>
      </w:r>
      <w:r w:rsidR="00BB6A39">
        <w:t>, we confirmed this finding experimentally (Experiment 2 of Fig. 3C)</w:t>
      </w:r>
      <w:r w:rsidRPr="00BB3216">
        <w:t>. Consequently, two states can coexist under the same parameter values, and the system’s history is required to predict its behavior (for a more in-depth exploration of this behavior refer to Supplementary Fig</w:t>
      </w:r>
      <w:r w:rsidR="00007D5B">
        <w:t>.</w:t>
      </w:r>
      <w:r w:rsidRPr="00BB3216">
        <w:t xml:space="preserve"> S3 and its caption).</w:t>
      </w:r>
    </w:p>
    <w:p w14:paraId="1E66CEDA" w14:textId="6BEDAB6F" w:rsidR="00CA749C" w:rsidRDefault="00CA749C" w:rsidP="00C7679E">
      <w:pPr>
        <w:pStyle w:val="Paragraph"/>
        <w:tabs>
          <w:tab w:val="left" w:pos="8130"/>
        </w:tabs>
        <w:ind w:firstLine="0"/>
      </w:pPr>
      <w:r w:rsidRPr="00CA749C">
        <w:t xml:space="preserve">Similar alternative stable states also exist along the pH gradient. Since these depend on the dilution rate, we fixed </w:t>
      </w:r>
      <w:r w:rsidR="00072D8A">
        <w:t>the dilution rate</w:t>
      </w:r>
      <w:r w:rsidRPr="00CA749C">
        <w:t xml:space="preserve"> at 0.067h</w:t>
      </w:r>
      <w:r w:rsidRPr="00072D8A">
        <w:rPr>
          <w:vertAlign w:val="superscript"/>
        </w:rPr>
        <w:t>-1</w:t>
      </w:r>
      <w:r w:rsidRPr="00CA749C">
        <w:t xml:space="preserve"> and explored community landscape with varying pH values (Fig</w:t>
      </w:r>
      <w:r w:rsidR="00BB6A39">
        <w:t>.</w:t>
      </w:r>
      <w:r w:rsidRPr="00CA749C">
        <w:t xml:space="preserve"> 3B). At lower pH values (e.g. 5.47 see Fig</w:t>
      </w:r>
      <w:r w:rsidR="00007D5B">
        <w:t>.</w:t>
      </w:r>
      <w:r w:rsidRPr="00CA749C">
        <w:t xml:space="preserve"> 3B), </w:t>
      </w:r>
      <w:proofErr w:type="spellStart"/>
      <w:r w:rsidRPr="00072D8A">
        <w:rPr>
          <w:i/>
        </w:rPr>
        <w:t>Roseburia</w:t>
      </w:r>
      <w:proofErr w:type="spellEnd"/>
      <w:r w:rsidRPr="00072D8A">
        <w:rPr>
          <w:i/>
        </w:rPr>
        <w:t xml:space="preserve"> intestinalis</w:t>
      </w:r>
      <w:r w:rsidRPr="00CA749C">
        <w:t xml:space="preserve"> is favored. Overall, </w:t>
      </w:r>
      <w:r w:rsidRPr="00072D8A">
        <w:rPr>
          <w:i/>
        </w:rPr>
        <w:t xml:space="preserve">Bacteroides </w:t>
      </w:r>
      <w:proofErr w:type="spellStart"/>
      <w:r w:rsidRPr="00072D8A">
        <w:rPr>
          <w:i/>
        </w:rPr>
        <w:t>thetaiotaomicron</w:t>
      </w:r>
      <w:proofErr w:type="spellEnd"/>
      <w:r w:rsidRPr="00CA749C">
        <w:t xml:space="preserve"> is favored by pH control, since it can produce a large amount of </w:t>
      </w:r>
      <w:r w:rsidR="00072D8A">
        <w:t xml:space="preserve">organic </w:t>
      </w:r>
      <w:r w:rsidRPr="00CA749C">
        <w:t xml:space="preserve">acids without lowering the environment pH and inhibiting its own growth. The state of the system, however, ultimately depends on its </w:t>
      </w:r>
      <w:r w:rsidR="00072D8A" w:rsidRPr="00CA749C">
        <w:t>history,</w:t>
      </w:r>
      <w:r w:rsidRPr="00CA749C">
        <w:t xml:space="preserve"> which is illustrated in the lower plot of Fig</w:t>
      </w:r>
      <w:r w:rsidR="00BB6A39">
        <w:t>.</w:t>
      </w:r>
      <w:r w:rsidRPr="00CA749C">
        <w:t xml:space="preserve"> 3B: changing the pH after the system is established does not necessarily lead to a change in community state (Fig</w:t>
      </w:r>
      <w:r w:rsidR="00007D5B">
        <w:t>.</w:t>
      </w:r>
      <w:r w:rsidRPr="00CA749C">
        <w:t xml:space="preserve"> 3B). Of note, this effect is related to the concentration of cells in a specific phenotype reaching a tipping point and not to the extinction of </w:t>
      </w:r>
      <w:proofErr w:type="spellStart"/>
      <w:r w:rsidRPr="00072D8A">
        <w:rPr>
          <w:i/>
        </w:rPr>
        <w:t>Roseburia</w:t>
      </w:r>
      <w:proofErr w:type="spellEnd"/>
      <w:r w:rsidRPr="00072D8A">
        <w:rPr>
          <w:i/>
        </w:rPr>
        <w:t xml:space="preserve"> intestinalis</w:t>
      </w:r>
      <w:r w:rsidRPr="00CA749C">
        <w:t xml:space="preserve"> cells, as the shift is performed while there is still a significant abundance of live </w:t>
      </w:r>
      <w:proofErr w:type="spellStart"/>
      <w:r w:rsidRPr="00072D8A">
        <w:rPr>
          <w:i/>
        </w:rPr>
        <w:t>Roseburia</w:t>
      </w:r>
      <w:proofErr w:type="spellEnd"/>
      <w:r w:rsidRPr="00072D8A">
        <w:rPr>
          <w:i/>
        </w:rPr>
        <w:t xml:space="preserve"> intestinalis</w:t>
      </w:r>
      <w:r w:rsidRPr="00CA749C">
        <w:t xml:space="preserve"> cells in the system (also see Supplementary Fig</w:t>
      </w:r>
      <w:r w:rsidR="00BB6A39">
        <w:t>.</w:t>
      </w:r>
      <w:r w:rsidRPr="00CA749C">
        <w:t xml:space="preserve"> S3).</w:t>
      </w:r>
    </w:p>
    <w:p w14:paraId="1C52654A" w14:textId="47DC7923" w:rsidR="00332205" w:rsidRDefault="00332205" w:rsidP="00C7679E">
      <w:pPr>
        <w:pStyle w:val="Paragraph"/>
        <w:tabs>
          <w:tab w:val="left" w:pos="8130"/>
        </w:tabs>
        <w:ind w:firstLine="0"/>
      </w:pPr>
      <w:r w:rsidRPr="00332205">
        <w:lastRenderedPageBreak/>
        <w:t xml:space="preserve">The alternative steady-states and tipping points emerging from our model's stability landscape analysis helped us interpret experimental data. We cultured gut species in </w:t>
      </w:r>
      <w:proofErr w:type="spellStart"/>
      <w:r w:rsidRPr="00332205">
        <w:t>minibioreactors</w:t>
      </w:r>
      <w:proofErr w:type="spellEnd"/>
      <w:r w:rsidRPr="00332205">
        <w:t xml:space="preserve"> that enable parallel cultivation and sampling in controlled conditions, emulating a chemostat via continuous inflow and pipette-controlled outflow, as reported previously</w:t>
      </w:r>
      <w:r>
        <w:t xml:space="preserve"> </w:t>
      </w:r>
      <w:r>
        <w:fldChar w:fldCharType="begin"/>
      </w:r>
      <w:r>
        <w:instrText xml:space="preserve"> ADDIN ZOTERO_ITEM CSL_CITATION {"citationID":"X4dywxs8","properties":{"formattedCitation":"({\\i{}27})","plainCitation":"(27)","noteIndex":0},"citationItems":[{"id":521,"uris":["http://zotero.org/users/2040718/items/B3KFXRED"],"itemData":{"id":521,"type":"article-journal","abstract":"Synthetic communities grown in well-controlled conditions are an important tool to decipher the mechanisms driving community dynamics. However, replicate time series of synthetic human gut communities in chemostats are rare, and it is thus still an open question to what extent stochasticity impacts gut community dynamics. Here, we address this question with a synthetic human gut bacterial community using an automated fermentation system that allows for a larger number of biological replicates. We collected six biological replicates for a community initially consisting of five common gut bacterial species that fill different metabolic niches. After an initial 12 hours in batch mode, we switched to chemostat mode and observed the community to stabilize after 2–3 days. Community profiling with 16S rRNA resulted in high variability across replicate vessels and high technical variability, while the variability across replicates was significantly lower for flow cytometric data. Both techniques agree on the decrease in the abundance of Bacteroides thetaiotaomicron, accompanied by an initial increase in Blautia hydrogenotrophica. These changes occurred together with reproducible metabolic shifts, namely a fast depletion of glucose and trehalose concentration in batch followed by a decrease in formic acid and pyruvic acid concentrations within the first 12 hours after the switch to chemostat mode. In conclusion, the observed variability in the synthetic bacterial human gut community, as assessed with 16S rRNA gene sequencing, is largely due to technical variability. The low variability seen in HPLC and flow cytometry data suggests a highly deterministic system.","container-title":"Gut Microbes","DOI":"10.1080/19490976.2022.2155019","ISSN":"1949-0976","issue":"1","note":"publisher: Taylor &amp; Francis\n_eprint: https://doi.org/10.1080/19490976.2022.2155019\nPMID: 36580382","page":"2155019","source":"Taylor and Francis+NEJM","title":"Technical versus biological variability in a synthetic human gut community","volume":"15","author":[{"family":"Velde","given":"Charlotte","non-dropping-particle":"van de"},{"family":"Joseph","given":"Clémence"},{"family":"Simoens","given":"Kenneth"},{"family":"Raes","given":"Jeroen"},{"family":"Bernaerts","given":"Kristel"},{"family":"Faust","given":"Karoline"}],"issued":{"date-parts":[["2023",12,31]]}}}],"schema":"https://github.com/citation-style-language/schema/raw/master/csl-citation.json"} </w:instrText>
      </w:r>
      <w:r>
        <w:fldChar w:fldCharType="separate"/>
      </w:r>
      <w:r w:rsidRPr="00332205">
        <w:t>(</w:t>
      </w:r>
      <w:r w:rsidRPr="00332205">
        <w:rPr>
          <w:i/>
          <w:iCs/>
        </w:rPr>
        <w:t>27</w:t>
      </w:r>
      <w:r w:rsidRPr="00332205">
        <w:t>)</w:t>
      </w:r>
      <w:r>
        <w:fldChar w:fldCharType="end"/>
      </w:r>
      <w:r w:rsidRPr="00332205">
        <w:t>. Despite treating vessels as biological replicates, distinct community states clearly emerged when transient perturbations were applied, splitting along PC1/PC2 axes (as shown by the four ellipses of Fig</w:t>
      </w:r>
      <w:r w:rsidR="00BB6A39">
        <w:t>.</w:t>
      </w:r>
      <w:r w:rsidRPr="00332205">
        <w:t xml:space="preserve"> 3C, which are illustrated in the heatmap). These states show sharp transitions in species composition within a narrow range of experimental conditions, as we predicted with the model’s stability landscape (Fig</w:t>
      </w:r>
      <w:r w:rsidR="00BB6A39">
        <w:t>.</w:t>
      </w:r>
      <w:r w:rsidRPr="00332205">
        <w:t xml:space="preserve"> 2C). These states, like our model, typically exhibited high or low abundance of </w:t>
      </w:r>
      <w:r w:rsidRPr="00332205">
        <w:rPr>
          <w:i/>
        </w:rPr>
        <w:t>Blautia hydrogenotrophica</w:t>
      </w:r>
      <w:r w:rsidRPr="00332205">
        <w:t xml:space="preserve">. In reactors where </w:t>
      </w:r>
      <w:r w:rsidRPr="00332205">
        <w:rPr>
          <w:i/>
        </w:rPr>
        <w:t>Blautia hydrogenotrophica</w:t>
      </w:r>
      <w:r w:rsidRPr="00332205">
        <w:t xml:space="preserve"> was highly abundant, trehalose was completely consumed (Supplementary Table 2), suggesting that the glucose-consuming subpopulation could emerge and influence the abundance of other species. Conversely, </w:t>
      </w:r>
      <w:r w:rsidRPr="00332205">
        <w:rPr>
          <w:i/>
        </w:rPr>
        <w:t>Blautia hydrogenotrophica</w:t>
      </w:r>
      <w:r w:rsidRPr="00332205">
        <w:t xml:space="preserve"> was absent or present at low levels in reactors where trehalose remained at detectable concentrations. In contrast, only one community state was reached in twelve unperturbed vessels (Movie S2)</w:t>
      </w:r>
      <w:r w:rsidR="00BB6A39">
        <w:t>, which agreed with the state predicted by the model for a similar dilution rate (inset showing simulation for dilution of 0.041 h</w:t>
      </w:r>
      <w:r w:rsidR="00BB6A39" w:rsidRPr="00BB6A39">
        <w:rPr>
          <w:vertAlign w:val="superscript"/>
        </w:rPr>
        <w:t>-1</w:t>
      </w:r>
      <w:r w:rsidR="00BB6A39">
        <w:t xml:space="preserve"> in Fig. 3A)</w:t>
      </w:r>
      <w:r w:rsidRPr="00332205">
        <w:t xml:space="preserve">.  </w:t>
      </w:r>
    </w:p>
    <w:p w14:paraId="693279C9" w14:textId="6459985D" w:rsidR="00C3536F" w:rsidRDefault="00332205" w:rsidP="00C7679E">
      <w:pPr>
        <w:pStyle w:val="Paragraph"/>
        <w:tabs>
          <w:tab w:val="left" w:pos="8130"/>
        </w:tabs>
        <w:ind w:firstLine="0"/>
      </w:pPr>
      <w:r w:rsidRPr="00332205">
        <w:t>Depending on the state that the system assumes, perturbations have a lasting effect, even when the system is returned to its previous conditions. In one experiment, as indicated by the blue dots in Fig</w:t>
      </w:r>
      <w:r w:rsidR="00BB6A39">
        <w:t>.</w:t>
      </w:r>
      <w:r w:rsidRPr="00332205">
        <w:t xml:space="preserve"> 3C, the community initially converged to a steady-state with low abundance of </w:t>
      </w:r>
      <w:r w:rsidRPr="00332205">
        <w:rPr>
          <w:i/>
        </w:rPr>
        <w:t>Blautia hydrogenotrophica</w:t>
      </w:r>
      <w:r w:rsidRPr="00332205">
        <w:t xml:space="preserve"> (ellipse I in Fig</w:t>
      </w:r>
      <w:r w:rsidR="00BB6A39">
        <w:t>.</w:t>
      </w:r>
      <w:r w:rsidRPr="00332205">
        <w:t xml:space="preserve"> 3C, detailed in the first set of columns of the heatmap). Following sequential pH and dilution rate perturbations—acidifying the pH to around 4</w:t>
      </w:r>
      <w:r w:rsidR="008A51F1">
        <w:t>.8</w:t>
      </w:r>
      <w:r w:rsidRPr="00332205">
        <w:t xml:space="preserve"> and later stopping the feed—the replicates diverged into three alternative stable states after the system was returned to its previous conditions: either reverting to its previous state with low </w:t>
      </w:r>
      <w:r w:rsidRPr="00332205">
        <w:rPr>
          <w:i/>
        </w:rPr>
        <w:t>Blautia hydrogenotrophica abundance</w:t>
      </w:r>
      <w:r w:rsidRPr="00332205">
        <w:t>, transitioning to a state were the three species coexist (ellipse II in Fig</w:t>
      </w:r>
      <w:r w:rsidR="006B1549">
        <w:t>.</w:t>
      </w:r>
      <w:r w:rsidRPr="00332205">
        <w:t xml:space="preserve"> 3C), or moving to a state where </w:t>
      </w:r>
      <w:r w:rsidRPr="00332205">
        <w:rPr>
          <w:i/>
        </w:rPr>
        <w:t xml:space="preserve">Bacteroides </w:t>
      </w:r>
      <w:proofErr w:type="spellStart"/>
      <w:r w:rsidRPr="00332205">
        <w:rPr>
          <w:i/>
        </w:rPr>
        <w:t>thetaiotaomicron</w:t>
      </w:r>
      <w:proofErr w:type="spellEnd"/>
      <w:r w:rsidRPr="00332205">
        <w:t xml:space="preserve"> predominated (ellipse IV in Fig</w:t>
      </w:r>
      <w:r w:rsidR="006B1549">
        <w:t>.</w:t>
      </w:r>
      <w:r w:rsidRPr="00332205">
        <w:t xml:space="preserve"> 3C). In a second experiment, represented by the purple dots in Fig</w:t>
      </w:r>
      <w:r w:rsidR="006B1549">
        <w:t>.</w:t>
      </w:r>
      <w:r w:rsidRPr="00332205">
        <w:t xml:space="preserve"> 3C, the system initially converged to the steady-state were the three species coexist (ellipse II in Fig</w:t>
      </w:r>
      <w:r w:rsidR="006B1549">
        <w:t>.</w:t>
      </w:r>
      <w:r w:rsidRPr="00332205">
        <w:t xml:space="preserve"> 3C). Following a dilution rate perturbation (feed stop), the system transitioned to a state with high abundance of </w:t>
      </w:r>
      <w:r w:rsidRPr="00332205">
        <w:rPr>
          <w:i/>
        </w:rPr>
        <w:t>Blautia hydrogenotrophica</w:t>
      </w:r>
      <w:r w:rsidRPr="00332205">
        <w:t xml:space="preserve"> and low abundance of </w:t>
      </w:r>
      <w:proofErr w:type="spellStart"/>
      <w:r w:rsidRPr="00332205">
        <w:rPr>
          <w:i/>
        </w:rPr>
        <w:t>Roseburia</w:t>
      </w:r>
      <w:proofErr w:type="spellEnd"/>
      <w:r w:rsidRPr="00332205">
        <w:rPr>
          <w:i/>
        </w:rPr>
        <w:t xml:space="preserve"> intestinalis</w:t>
      </w:r>
      <w:r w:rsidRPr="00332205">
        <w:t>, similar to the behavior predicted by the model (Fig</w:t>
      </w:r>
      <w:r w:rsidR="006B1549">
        <w:t>.</w:t>
      </w:r>
      <w:r w:rsidRPr="00332205">
        <w:t xml:space="preserve"> 3A and Fig</w:t>
      </w:r>
      <w:r w:rsidR="006B1549">
        <w:t>.</w:t>
      </w:r>
      <w:r w:rsidRPr="00332205">
        <w:t xml:space="preserve"> S3A). Since replicates from different experiments cluster into distinct steady states following perturbations—predominantly influenced by trehalose and glucose-consuming subpopulations of </w:t>
      </w:r>
      <w:r w:rsidRPr="00332205">
        <w:rPr>
          <w:i/>
        </w:rPr>
        <w:t>Blautia hydrogenotrophica</w:t>
      </w:r>
      <w:r w:rsidRPr="00332205">
        <w:t>—this corroborates the history-dependent multistability mechanism suggested by our model's landscape analysis (For a detailed illustration of the trajectories of the two experiments, refer to Movie S2).</w:t>
      </w:r>
    </w:p>
    <w:p w14:paraId="48BBBE37" w14:textId="77777777" w:rsidR="00C3536F" w:rsidRDefault="00C3536F">
      <w:pPr>
        <w:rPr>
          <w:rFonts w:ascii="Times New Roman" w:eastAsia="Times New Roman" w:hAnsi="Times New Roman" w:cs="Times New Roman"/>
          <w:sz w:val="24"/>
          <w:szCs w:val="24"/>
          <w:lang w:val="en-US"/>
        </w:rPr>
      </w:pPr>
      <w:r w:rsidRPr="005C6539">
        <w:rPr>
          <w:lang w:val="en-US"/>
        </w:rPr>
        <w:br w:type="page"/>
      </w:r>
    </w:p>
    <w:p w14:paraId="0B9D5696" w14:textId="218C4736" w:rsidR="00332205" w:rsidRPr="005C6539" w:rsidRDefault="00117D60" w:rsidP="00117D60">
      <w:pPr>
        <w:rPr>
          <w:rFonts w:ascii="Times New Roman" w:hAnsi="Times New Roman" w:cs="Times New Roman"/>
          <w:lang w:val="en-US"/>
        </w:rPr>
      </w:pPr>
      <w:r>
        <w:rPr>
          <w:noProof/>
        </w:rPr>
        <w:lastRenderedPageBreak/>
        <w:drawing>
          <wp:inline distT="0" distB="0" distL="0" distR="0" wp14:anchorId="4F021B42" wp14:editId="20BAAC2F">
            <wp:extent cx="5760720" cy="70205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7020560"/>
                    </a:xfrm>
                    <a:prstGeom prst="rect">
                      <a:avLst/>
                    </a:prstGeom>
                  </pic:spPr>
                </pic:pic>
              </a:graphicData>
            </a:graphic>
          </wp:inline>
        </w:drawing>
      </w:r>
      <w:r w:rsidR="00C3536F" w:rsidRPr="00742ADA">
        <w:rPr>
          <w:rFonts w:ascii="Times New Roman" w:hAnsi="Times New Roman" w:cs="Times New Roman"/>
          <w:b/>
          <w:lang w:val="en-US"/>
        </w:rPr>
        <w:t>Fig</w:t>
      </w:r>
      <w:r w:rsidR="00DA3138" w:rsidRPr="00742ADA">
        <w:rPr>
          <w:rFonts w:ascii="Times New Roman" w:hAnsi="Times New Roman" w:cs="Times New Roman"/>
          <w:b/>
          <w:lang w:val="en-US"/>
        </w:rPr>
        <w:t>.</w:t>
      </w:r>
      <w:r w:rsidR="00C3536F" w:rsidRPr="00742ADA">
        <w:rPr>
          <w:rFonts w:ascii="Times New Roman" w:hAnsi="Times New Roman" w:cs="Times New Roman"/>
          <w:b/>
          <w:lang w:val="en-US"/>
        </w:rPr>
        <w:t xml:space="preserve"> 3:</w:t>
      </w:r>
      <w:r w:rsidR="00C3536F" w:rsidRPr="00742ADA">
        <w:rPr>
          <w:rFonts w:ascii="Times New Roman" w:hAnsi="Times New Roman" w:cs="Times New Roman"/>
          <w:lang w:val="en-US"/>
        </w:rPr>
        <w:t xml:space="preserve"> Modeling and experimental validation of tipping points and multistability in a gut microbial community. </w:t>
      </w:r>
      <w:r w:rsidR="00C3536F" w:rsidRPr="005C6539">
        <w:rPr>
          <w:rFonts w:ascii="Times New Roman" w:hAnsi="Times New Roman" w:cs="Times New Roman"/>
          <w:lang w:val="en-US"/>
        </w:rPr>
        <w:t>Model simulations predict alternative steady states connected by sharp transitions (tipping points) that exhibit hysteresis (ecological memory). For example, (</w:t>
      </w:r>
      <w:r w:rsidR="00C3536F" w:rsidRPr="005C6539">
        <w:rPr>
          <w:rFonts w:ascii="Times New Roman" w:hAnsi="Times New Roman" w:cs="Times New Roman"/>
          <w:b/>
          <w:lang w:val="en-US"/>
        </w:rPr>
        <w:t>A</w:t>
      </w:r>
      <w:r w:rsidR="00C3536F" w:rsidRPr="005C6539">
        <w:rPr>
          <w:rFonts w:ascii="Times New Roman" w:hAnsi="Times New Roman" w:cs="Times New Roman"/>
          <w:lang w:val="en-US"/>
        </w:rPr>
        <w:t>) a perturbation of the dilution rate drives the community towards an alternative state. Even when the original dilution rate is restored, indicated by the pink background, the system does not return to its previous state. This scenario, depicted in the lower inset</w:t>
      </w:r>
      <w:r w:rsidR="00DA3138" w:rsidRPr="005C6539">
        <w:rPr>
          <w:rFonts w:ascii="Times New Roman" w:hAnsi="Times New Roman" w:cs="Times New Roman"/>
          <w:lang w:val="en-US"/>
        </w:rPr>
        <w:t>,</w:t>
      </w:r>
      <w:r w:rsidR="00C3536F" w:rsidRPr="005C6539">
        <w:rPr>
          <w:rFonts w:ascii="Times New Roman" w:hAnsi="Times New Roman" w:cs="Times New Roman"/>
          <w:lang w:val="en-US"/>
        </w:rPr>
        <w:t xml:space="preserve"> was reproduced experimentally (see (C) below) (</w:t>
      </w:r>
      <w:r w:rsidR="00C3536F" w:rsidRPr="005C6539">
        <w:rPr>
          <w:rFonts w:ascii="Times New Roman" w:hAnsi="Times New Roman" w:cs="Times New Roman"/>
          <w:b/>
          <w:lang w:val="en-US"/>
        </w:rPr>
        <w:t>B</w:t>
      </w:r>
      <w:r w:rsidR="00C3536F" w:rsidRPr="005C6539">
        <w:rPr>
          <w:rFonts w:ascii="Times New Roman" w:hAnsi="Times New Roman" w:cs="Times New Roman"/>
          <w:lang w:val="en-US"/>
        </w:rPr>
        <w:t xml:space="preserve">) The steady-state community composition that emerges when controlling the system’s pH depends on the system’s history. For example, a different state is reached when the system starts and remains at a pH of 5.47 (indicated by the green background) compared to when it starts at a pH of 5.6 and is shifted to a pH of 5.47. Notice that when varying the dilution rate (A) the pH is an emergent state of the system, whereas </w:t>
      </w:r>
      <w:r w:rsidR="00C3536F" w:rsidRPr="005C6539">
        <w:rPr>
          <w:rFonts w:ascii="Times New Roman" w:hAnsi="Times New Roman" w:cs="Times New Roman"/>
          <w:lang w:val="en-US"/>
        </w:rPr>
        <w:lastRenderedPageBreak/>
        <w:t>in the heatmap in (B) it is held constant at specific values. (</w:t>
      </w:r>
      <w:r w:rsidR="00C3536F" w:rsidRPr="005C6539">
        <w:rPr>
          <w:rFonts w:ascii="Times New Roman" w:hAnsi="Times New Roman" w:cs="Times New Roman"/>
          <w:b/>
          <w:lang w:val="en-US"/>
        </w:rPr>
        <w:t>C</w:t>
      </w:r>
      <w:r w:rsidR="00C3536F" w:rsidRPr="005C6539">
        <w:rPr>
          <w:rFonts w:ascii="Times New Roman" w:hAnsi="Times New Roman" w:cs="Times New Roman"/>
          <w:lang w:val="en-US"/>
        </w:rPr>
        <w:t xml:space="preserve">) Experimental validation conducted in </w:t>
      </w:r>
      <w:proofErr w:type="spellStart"/>
      <w:r w:rsidR="00C3536F" w:rsidRPr="005C6539">
        <w:rPr>
          <w:rFonts w:ascii="Times New Roman" w:hAnsi="Times New Roman" w:cs="Times New Roman"/>
          <w:lang w:val="en-US"/>
        </w:rPr>
        <w:t>minibioreactors</w:t>
      </w:r>
      <w:proofErr w:type="spellEnd"/>
      <w:r w:rsidR="00C3536F" w:rsidRPr="005C6539">
        <w:rPr>
          <w:rFonts w:ascii="Times New Roman" w:hAnsi="Times New Roman" w:cs="Times New Roman"/>
          <w:lang w:val="en-US"/>
        </w:rPr>
        <w:t xml:space="preserve"> (shown in the small inset photograph) reveals sharply defined, stable community compositions that persist under nearly identical environmental conditions, aligning with the model's predictions of multistability. </w:t>
      </w:r>
      <w:r w:rsidR="00C3536F" w:rsidRPr="006B1549">
        <w:rPr>
          <w:rFonts w:ascii="Times New Roman" w:hAnsi="Times New Roman" w:cs="Times New Roman"/>
          <w:lang w:val="en-US"/>
        </w:rPr>
        <w:t>We systematically collected periodic samples and analyzed community-state</w:t>
      </w:r>
      <w:r w:rsidR="006B1549" w:rsidRPr="006B1549">
        <w:rPr>
          <w:rFonts w:ascii="Times New Roman" w:hAnsi="Times New Roman" w:cs="Times New Roman"/>
          <w:lang w:val="en-US"/>
        </w:rPr>
        <w:t>s</w:t>
      </w:r>
      <w:r w:rsidR="00C3536F" w:rsidRPr="006B1549">
        <w:rPr>
          <w:rFonts w:ascii="Times New Roman" w:hAnsi="Times New Roman" w:cs="Times New Roman"/>
          <w:lang w:val="en-US"/>
        </w:rPr>
        <w:t xml:space="preserve"> using HPLC for metabolites, alongside 16S rDNA sequencing and flow cytometry for bacterial species quantification (detailed in Supplementary Table S2). </w:t>
      </w:r>
      <w:r w:rsidR="00C3536F" w:rsidRPr="005C6539">
        <w:rPr>
          <w:rFonts w:ascii="Times New Roman" w:hAnsi="Times New Roman" w:cs="Times New Roman"/>
          <w:lang w:val="en-US"/>
        </w:rPr>
        <w:t xml:space="preserve">The heatmap illustrates the endpoint replicates before perturbation and after achieving a post-perturbation steady-state, classified by “states” corresponding to the ellipses I, II, III, and IV in the PCA plots. The ellipses were drawn as the minimal ellipses that enclose all the endpoint samples depicted in the heatmap.  The top and bottom plots track the trajectories of two separate experiments within principal component space. The left plots depict the paths taken by samples towards their steady-states, starting at “1” and progressing until they reach a point of minimal change (“3”); the approximate locations of their steady-states are denoted by red asterisks within the ellipses. The right plots trace perturbation and post-perturbation trajectories: in the first experiment (blue dots), samples transition from steady-state I, which is dominated by </w:t>
      </w:r>
      <w:r w:rsidR="00C3536F" w:rsidRPr="005C6539">
        <w:rPr>
          <w:rFonts w:ascii="Times New Roman" w:hAnsi="Times New Roman" w:cs="Times New Roman"/>
          <w:i/>
          <w:lang w:val="en-US"/>
        </w:rPr>
        <w:t xml:space="preserve">Bacteroides </w:t>
      </w:r>
      <w:proofErr w:type="spellStart"/>
      <w:r w:rsidR="00C3536F" w:rsidRPr="005C6539">
        <w:rPr>
          <w:rFonts w:ascii="Times New Roman" w:hAnsi="Times New Roman" w:cs="Times New Roman"/>
          <w:i/>
          <w:lang w:val="en-US"/>
        </w:rPr>
        <w:t>thetaiotaomicron</w:t>
      </w:r>
      <w:proofErr w:type="spellEnd"/>
      <w:r w:rsidR="00C3536F" w:rsidRPr="005C6539">
        <w:rPr>
          <w:rFonts w:ascii="Times New Roman" w:hAnsi="Times New Roman" w:cs="Times New Roman"/>
          <w:lang w:val="en-US"/>
        </w:rPr>
        <w:t xml:space="preserve"> and </w:t>
      </w:r>
      <w:proofErr w:type="spellStart"/>
      <w:r w:rsidR="00C3536F" w:rsidRPr="005C6539">
        <w:rPr>
          <w:rFonts w:ascii="Times New Roman" w:hAnsi="Times New Roman" w:cs="Times New Roman"/>
          <w:i/>
          <w:lang w:val="en-US"/>
        </w:rPr>
        <w:t>Roseburia</w:t>
      </w:r>
      <w:proofErr w:type="spellEnd"/>
      <w:r w:rsidR="00C3536F" w:rsidRPr="005C6539">
        <w:rPr>
          <w:rFonts w:ascii="Times New Roman" w:hAnsi="Times New Roman" w:cs="Times New Roman"/>
          <w:i/>
          <w:lang w:val="en-US"/>
        </w:rPr>
        <w:t xml:space="preserve"> intestinalis</w:t>
      </w:r>
      <w:r w:rsidR="00C3536F" w:rsidRPr="005C6539">
        <w:rPr>
          <w:rFonts w:ascii="Times New Roman" w:hAnsi="Times New Roman" w:cs="Times New Roman"/>
          <w:lang w:val="en-US"/>
        </w:rPr>
        <w:t xml:space="preserve">, to one of three alternative states (either remaining in I, going to II where all three species coexist, or to IV where </w:t>
      </w:r>
      <w:r w:rsidR="00C3536F" w:rsidRPr="005C6539">
        <w:rPr>
          <w:rFonts w:ascii="Times New Roman" w:hAnsi="Times New Roman" w:cs="Times New Roman"/>
          <w:i/>
          <w:lang w:val="en-US"/>
        </w:rPr>
        <w:t xml:space="preserve">Bacteroides </w:t>
      </w:r>
      <w:proofErr w:type="spellStart"/>
      <w:r w:rsidR="00C3536F" w:rsidRPr="005C6539">
        <w:rPr>
          <w:rFonts w:ascii="Times New Roman" w:hAnsi="Times New Roman" w:cs="Times New Roman"/>
          <w:i/>
          <w:lang w:val="en-US"/>
        </w:rPr>
        <w:t>thetaiotaomicron</w:t>
      </w:r>
      <w:proofErr w:type="spellEnd"/>
      <w:r w:rsidR="00C3536F" w:rsidRPr="005C6539">
        <w:rPr>
          <w:rFonts w:ascii="Times New Roman" w:hAnsi="Times New Roman" w:cs="Times New Roman"/>
          <w:lang w:val="en-US"/>
        </w:rPr>
        <w:t xml:space="preserve"> dominates). In the second experiment (purple dots), as predicted by the model (see bottom inset in (A)), when exposed only to a dilution rate perturbation, samples transition from state II to state III, which is dominated by </w:t>
      </w:r>
      <w:r w:rsidR="00C3536F" w:rsidRPr="005C6539">
        <w:rPr>
          <w:rFonts w:ascii="Times New Roman" w:hAnsi="Times New Roman" w:cs="Times New Roman"/>
          <w:i/>
          <w:lang w:val="en-US"/>
        </w:rPr>
        <w:t xml:space="preserve">Bacteroides </w:t>
      </w:r>
      <w:proofErr w:type="spellStart"/>
      <w:r w:rsidR="00C3536F" w:rsidRPr="005C6539">
        <w:rPr>
          <w:rFonts w:ascii="Times New Roman" w:hAnsi="Times New Roman" w:cs="Times New Roman"/>
          <w:i/>
          <w:lang w:val="en-US"/>
        </w:rPr>
        <w:t>thetaiotaomicron</w:t>
      </w:r>
      <w:proofErr w:type="spellEnd"/>
      <w:r w:rsidR="00C3536F" w:rsidRPr="005C6539">
        <w:rPr>
          <w:rFonts w:ascii="Times New Roman" w:hAnsi="Times New Roman" w:cs="Times New Roman"/>
          <w:lang w:val="en-US"/>
        </w:rPr>
        <w:t xml:space="preserve"> and </w:t>
      </w:r>
      <w:r w:rsidR="00C3536F" w:rsidRPr="005C6539">
        <w:rPr>
          <w:rFonts w:ascii="Times New Roman" w:hAnsi="Times New Roman" w:cs="Times New Roman"/>
          <w:i/>
          <w:lang w:val="en-US"/>
        </w:rPr>
        <w:t>Blautia hydrogenotrophica</w:t>
      </w:r>
      <w:r w:rsidR="00C3536F" w:rsidRPr="005C6539">
        <w:rPr>
          <w:rFonts w:ascii="Times New Roman" w:hAnsi="Times New Roman" w:cs="Times New Roman"/>
          <w:lang w:val="en-US"/>
        </w:rPr>
        <w:t>. The light green PCA points in the background comprise all samples; The complete temporal trajectory is illustrated in Supplementary Movie S2.</w:t>
      </w:r>
    </w:p>
    <w:p w14:paraId="7E7C04BA" w14:textId="77777777" w:rsidR="00742ADA" w:rsidRPr="00742ADA" w:rsidRDefault="00742ADA" w:rsidP="00117D60">
      <w:pPr>
        <w:rPr>
          <w:rFonts w:ascii="Times New Roman" w:eastAsia="Times New Roman" w:hAnsi="Times New Roman" w:cs="Times New Roman"/>
          <w:sz w:val="24"/>
          <w:szCs w:val="24"/>
          <w:lang w:val="en-US"/>
        </w:rPr>
      </w:pPr>
    </w:p>
    <w:p w14:paraId="12EE50C7" w14:textId="2053279E" w:rsidR="00C63EA3" w:rsidRPr="00C63EA3" w:rsidRDefault="00C63EA3" w:rsidP="00C7679E">
      <w:pPr>
        <w:pStyle w:val="Paragraph"/>
        <w:tabs>
          <w:tab w:val="left" w:pos="8130"/>
        </w:tabs>
        <w:ind w:firstLine="0"/>
        <w:rPr>
          <w:b/>
        </w:rPr>
      </w:pPr>
      <w:r w:rsidRPr="00C63EA3">
        <w:rPr>
          <w:b/>
        </w:rPr>
        <w:t>Simulating multistability in systems with many species</w:t>
      </w:r>
    </w:p>
    <w:p w14:paraId="12103BEE" w14:textId="59C39081" w:rsidR="00C3536F" w:rsidRDefault="00C63EA3" w:rsidP="00C7679E">
      <w:pPr>
        <w:pStyle w:val="Paragraph"/>
        <w:tabs>
          <w:tab w:val="left" w:pos="8130"/>
        </w:tabs>
        <w:ind w:firstLine="0"/>
      </w:pPr>
      <w:r w:rsidRPr="00C63EA3">
        <w:t xml:space="preserve">To further confirm this multistability mechanism and explore its potential to explain microbiome landscape dynamics, we abstracted components of our model into a new formalism (for details refer to Supplementary text S2). Species are defined by </w:t>
      </w:r>
      <w:proofErr w:type="spellStart"/>
      <w:r w:rsidRPr="00C63EA3">
        <w:t>Lotka</w:t>
      </w:r>
      <w:proofErr w:type="spellEnd"/>
      <w:r w:rsidRPr="00C63EA3">
        <w:t>-Volterra growth/interaction rates, but instead of single growth rates and interaction vectors, species encompass subpopulations with alternative phenotypes (two and potentially more growth rates and interaction terms) with environment-responsive transitions between them (Fig</w:t>
      </w:r>
      <w:r w:rsidR="006B1549">
        <w:t>.</w:t>
      </w:r>
      <w:r w:rsidRPr="00C63EA3">
        <w:t xml:space="preserve"> 4A). As in our mechanistic model, this simplified model exhibits alternative community types separated by a tipping point (Fig</w:t>
      </w:r>
      <w:r w:rsidR="006B1549">
        <w:t>.</w:t>
      </w:r>
      <w:r w:rsidRPr="00C63EA3">
        <w:t xml:space="preserve"> 4B). States arise from subpopulation shifts to strongly competing phenotypes (e.g. more efficient usage of key nutrients). Simulations show that even in larger communities, environment-driven emergence of such competitive phenotypes can significantly reshape the </w:t>
      </w:r>
      <w:r w:rsidR="00BD6EFE">
        <w:t xml:space="preserve">communities’ </w:t>
      </w:r>
      <w:r w:rsidRPr="00C63EA3">
        <w:t xml:space="preserve">landscape, producing distinct community types </w:t>
      </w:r>
      <w:r w:rsidR="00BD6EFE">
        <w:t xml:space="preserve">that </w:t>
      </w:r>
      <w:r w:rsidRPr="00C63EA3">
        <w:t>resembl</w:t>
      </w:r>
      <w:r w:rsidR="00BD6EFE">
        <w:t>e</w:t>
      </w:r>
      <w:r w:rsidRPr="00C63EA3">
        <w:t xml:space="preserve"> enterotypes (Fig</w:t>
      </w:r>
      <w:r w:rsidR="006B1549">
        <w:t>.</w:t>
      </w:r>
      <w:r w:rsidRPr="00C63EA3">
        <w:t xml:space="preserve"> 4C). Similar to an empirical study of species distribution across stool samples</w:t>
      </w:r>
      <w:r>
        <w:t xml:space="preserve"> </w:t>
      </w:r>
      <w:r>
        <w:fldChar w:fldCharType="begin"/>
      </w:r>
      <w:r>
        <w:instrText xml:space="preserve"> ADDIN ZOTERO_ITEM CSL_CITATION {"citationID":"IqAn4vn0","properties":{"formattedCitation":"({\\i{}28})","plainCitation":"(28)","noteIndex":0},"citationItems":[{"id":523,"uris":["http://zotero.org/users/2040718/items/LCA9B3FL"],"itemData":{"id":523,"type":"article-journal","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container-title":"Nature Communications","DOI":"10.1038/ncomms5344","ISSN":"2041-1723","issue":"1","journalAbbreviation":"Nat Commun","language":"en","license":"2014 The Author(s)","note":"number: 1\npublisher: Nature Publishing Group","page":"4344","source":"www.nature.com","title":"Tipping elements in the human intestinal ecosystem","volume":"5","author":[{"family":"Lahti","given":"Leo"},{"family":"Salojärvi","given":"Jarkko"},{"family":"Salonen","given":"Anne"},{"family":"Scheffer","given":"Marten"},{"family":"Vos","given":"Willem M.","non-dropping-particle":"de"}],"issued":{"date-parts":[["2014",7,8]]}}}],"schema":"https://github.com/citation-style-language/schema/raw/master/csl-citation.json"} </w:instrText>
      </w:r>
      <w:r>
        <w:fldChar w:fldCharType="separate"/>
      </w:r>
      <w:r w:rsidRPr="00C63EA3">
        <w:t>(</w:t>
      </w:r>
      <w:r w:rsidRPr="00C63EA3">
        <w:rPr>
          <w:i/>
          <w:iCs/>
        </w:rPr>
        <w:t>28</w:t>
      </w:r>
      <w:r w:rsidRPr="00C63EA3">
        <w:t>)</w:t>
      </w:r>
      <w:r>
        <w:fldChar w:fldCharType="end"/>
      </w:r>
      <w:r w:rsidRPr="00C63EA3">
        <w:t>, the species driving such community shifts—referred to as tipping elements—exhibit a bimodal distribution in our model (Fig</w:t>
      </w:r>
      <w:r w:rsidR="006B1549">
        <w:t>.</w:t>
      </w:r>
      <w:r w:rsidRPr="00C63EA3">
        <w:t xml:space="preserve"> 4C).</w:t>
      </w:r>
    </w:p>
    <w:p w14:paraId="1DE3E45D" w14:textId="77777777" w:rsidR="005C6539" w:rsidRDefault="005C6539">
      <w:pPr>
        <w:rPr>
          <w:noProof/>
        </w:rPr>
      </w:pPr>
      <w:r>
        <w:rPr>
          <w:noProof/>
        </w:rPr>
        <w:br w:type="page"/>
      </w:r>
    </w:p>
    <w:p w14:paraId="3DF29796" w14:textId="1AB1092F" w:rsidR="005C6539" w:rsidRDefault="005C6539">
      <w:pPr>
        <w:rPr>
          <w:rFonts w:ascii="Times New Roman" w:hAnsi="Times New Roman" w:cs="Times New Roman"/>
          <w:b/>
          <w:lang w:val="en-US"/>
        </w:rPr>
      </w:pPr>
      <w:r>
        <w:rPr>
          <w:rFonts w:ascii="Times New Roman" w:hAnsi="Times New Roman" w:cs="Times New Roman"/>
          <w:b/>
          <w:noProof/>
          <w:lang w:val="en-US"/>
        </w:rPr>
        <w:lastRenderedPageBreak/>
        <w:drawing>
          <wp:inline distT="0" distB="0" distL="0" distR="0" wp14:anchorId="14BA1011" wp14:editId="26AB6E6F">
            <wp:extent cx="5760720" cy="63620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6362065"/>
                    </a:xfrm>
                    <a:prstGeom prst="rect">
                      <a:avLst/>
                    </a:prstGeom>
                  </pic:spPr>
                </pic:pic>
              </a:graphicData>
            </a:graphic>
          </wp:inline>
        </w:drawing>
      </w:r>
    </w:p>
    <w:p w14:paraId="4FA79815" w14:textId="00D1DB42" w:rsidR="00FD1F1E" w:rsidRPr="003168CB" w:rsidRDefault="00DA3138">
      <w:pPr>
        <w:rPr>
          <w:rFonts w:ascii="Times New Roman" w:eastAsia="Times New Roman" w:hAnsi="Times New Roman" w:cs="Times New Roman"/>
          <w:sz w:val="24"/>
          <w:szCs w:val="24"/>
          <w:lang w:val="en-US"/>
        </w:rPr>
      </w:pPr>
      <w:r w:rsidRPr="00DA3138">
        <w:rPr>
          <w:rFonts w:ascii="Times New Roman" w:hAnsi="Times New Roman" w:cs="Times New Roman"/>
          <w:b/>
          <w:lang w:val="en-US"/>
        </w:rPr>
        <w:t>Fig</w:t>
      </w:r>
      <w:r>
        <w:rPr>
          <w:rFonts w:ascii="Times New Roman" w:hAnsi="Times New Roman" w:cs="Times New Roman"/>
          <w:b/>
          <w:lang w:val="en-US"/>
        </w:rPr>
        <w:t>.</w:t>
      </w:r>
      <w:r w:rsidRPr="00DA3138">
        <w:rPr>
          <w:rFonts w:ascii="Times New Roman" w:hAnsi="Times New Roman" w:cs="Times New Roman"/>
          <w:b/>
          <w:lang w:val="en-US"/>
        </w:rPr>
        <w:t xml:space="preserve"> 4:</w:t>
      </w:r>
      <w:r w:rsidRPr="00DA3138">
        <w:rPr>
          <w:rFonts w:ascii="Times New Roman" w:hAnsi="Times New Roman" w:cs="Times New Roman"/>
          <w:lang w:val="en-US"/>
        </w:rPr>
        <w:t xml:space="preserve"> Toy model demonstrates conceptual mechanism for multistability. (</w:t>
      </w:r>
      <w:r w:rsidRPr="00FD1F1E">
        <w:rPr>
          <w:rFonts w:ascii="Times New Roman" w:hAnsi="Times New Roman" w:cs="Times New Roman"/>
          <w:b/>
          <w:lang w:val="en-US"/>
        </w:rPr>
        <w:t>A</w:t>
      </w:r>
      <w:r w:rsidRPr="00DA3138">
        <w:rPr>
          <w:rFonts w:ascii="Times New Roman" w:hAnsi="Times New Roman" w:cs="Times New Roman"/>
          <w:lang w:val="en-US"/>
        </w:rPr>
        <w:t>) Species have alternative phenotypes connected by environment-responsive transition functions, implemented through Hill equations, allowing dynamic switching between phenotypes during simulations (refer to Supplementary Text S2 for details). (</w:t>
      </w:r>
      <w:r w:rsidRPr="00FD1F1E">
        <w:rPr>
          <w:rFonts w:ascii="Times New Roman" w:hAnsi="Times New Roman" w:cs="Times New Roman"/>
          <w:b/>
          <w:lang w:val="en-US"/>
        </w:rPr>
        <w:t>B</w:t>
      </w:r>
      <w:r w:rsidRPr="00DA3138">
        <w:rPr>
          <w:rFonts w:ascii="Times New Roman" w:hAnsi="Times New Roman" w:cs="Times New Roman"/>
          <w:lang w:val="en-US"/>
        </w:rPr>
        <w:t xml:space="preserve">) If one phenotype strongly interacts with others (average interaction strengths are higher than the average community interactions), phenotype switching can induce a sharp transition between alternative community states (e.g. high steady-state trehalose leads </w:t>
      </w:r>
      <w:r w:rsidRPr="00F61B8B">
        <w:rPr>
          <w:rFonts w:ascii="Times New Roman" w:hAnsi="Times New Roman" w:cs="Times New Roman"/>
          <w:i/>
          <w:lang w:val="en-US"/>
        </w:rPr>
        <w:t>Blautia hydrogenotrophica</w:t>
      </w:r>
      <w:r w:rsidRPr="00DA3138">
        <w:rPr>
          <w:rFonts w:ascii="Times New Roman" w:hAnsi="Times New Roman" w:cs="Times New Roman"/>
          <w:lang w:val="en-US"/>
        </w:rPr>
        <w:t xml:space="preserve"> to a weakly competing phenotype, but low trehalose </w:t>
      </w:r>
      <w:r w:rsidR="00F61B8B">
        <w:rPr>
          <w:rFonts w:ascii="Times New Roman" w:hAnsi="Times New Roman" w:cs="Times New Roman"/>
          <w:lang w:val="en-US"/>
        </w:rPr>
        <w:t xml:space="preserve">concentrations </w:t>
      </w:r>
      <w:r w:rsidRPr="00DA3138">
        <w:rPr>
          <w:rFonts w:ascii="Times New Roman" w:hAnsi="Times New Roman" w:cs="Times New Roman"/>
          <w:lang w:val="en-US"/>
        </w:rPr>
        <w:t xml:space="preserve">triggers a metabolic shift, enabling </w:t>
      </w:r>
      <w:r w:rsidRPr="00F61B8B">
        <w:rPr>
          <w:rFonts w:ascii="Times New Roman" w:hAnsi="Times New Roman" w:cs="Times New Roman"/>
          <w:i/>
          <w:lang w:val="en-US"/>
        </w:rPr>
        <w:t>Blautia hydrogenotrophica</w:t>
      </w:r>
      <w:r w:rsidRPr="00DA3138">
        <w:rPr>
          <w:rFonts w:ascii="Times New Roman" w:hAnsi="Times New Roman" w:cs="Times New Roman"/>
          <w:lang w:val="en-US"/>
        </w:rPr>
        <w:t xml:space="preserve"> to strongly outcompete others</w:t>
      </w:r>
      <w:r w:rsidR="00F61B8B">
        <w:rPr>
          <w:rFonts w:ascii="Times New Roman" w:hAnsi="Times New Roman" w:cs="Times New Roman"/>
          <w:lang w:val="en-US"/>
        </w:rPr>
        <w:t xml:space="preserve"> in glucose</w:t>
      </w:r>
      <w:r w:rsidRPr="00DA3138">
        <w:rPr>
          <w:rFonts w:ascii="Times New Roman" w:hAnsi="Times New Roman" w:cs="Times New Roman"/>
          <w:lang w:val="en-US"/>
        </w:rPr>
        <w:t>). (</w:t>
      </w:r>
      <w:r w:rsidRPr="00FD1F1E">
        <w:rPr>
          <w:rFonts w:ascii="Times New Roman" w:hAnsi="Times New Roman" w:cs="Times New Roman"/>
          <w:b/>
          <w:lang w:val="en-US"/>
        </w:rPr>
        <w:t>C</w:t>
      </w:r>
      <w:r w:rsidRPr="00DA3138">
        <w:rPr>
          <w:rFonts w:ascii="Times New Roman" w:hAnsi="Times New Roman" w:cs="Times New Roman"/>
          <w:lang w:val="en-US"/>
        </w:rPr>
        <w:t>) Simulations with 1</w:t>
      </w:r>
      <w:r w:rsidR="00F61B8B">
        <w:rPr>
          <w:rFonts w:ascii="Times New Roman" w:hAnsi="Times New Roman" w:cs="Times New Roman"/>
          <w:lang w:val="en-US"/>
        </w:rPr>
        <w:t>,</w:t>
      </w:r>
      <w:r w:rsidRPr="00DA3138">
        <w:rPr>
          <w:rFonts w:ascii="Times New Roman" w:hAnsi="Times New Roman" w:cs="Times New Roman"/>
          <w:lang w:val="en-US"/>
        </w:rPr>
        <w:t xml:space="preserve">000 random communities containing 50 species and a random concentration of an environmental factor show </w:t>
      </w:r>
      <w:r w:rsidR="00BD6EFE">
        <w:rPr>
          <w:rFonts w:ascii="Times New Roman" w:hAnsi="Times New Roman" w:cs="Times New Roman"/>
          <w:lang w:val="en-US"/>
        </w:rPr>
        <w:t xml:space="preserve">that </w:t>
      </w:r>
      <w:r w:rsidRPr="00DA3138">
        <w:rPr>
          <w:rFonts w:ascii="Times New Roman" w:hAnsi="Times New Roman" w:cs="Times New Roman"/>
          <w:lang w:val="en-US"/>
        </w:rPr>
        <w:t>this mechanism can explain emergent alternative stable states reminiscent of enterotypes (</w:t>
      </w:r>
      <w:r w:rsidR="00FD1F1E">
        <w:rPr>
          <w:rFonts w:ascii="Times New Roman" w:hAnsi="Times New Roman" w:cs="Times New Roman"/>
          <w:lang w:val="en-US"/>
        </w:rPr>
        <w:t>visualized</w:t>
      </w:r>
      <w:r w:rsidRPr="00DA3138">
        <w:rPr>
          <w:rFonts w:ascii="Times New Roman" w:hAnsi="Times New Roman" w:cs="Times New Roman"/>
          <w:lang w:val="en-US"/>
        </w:rPr>
        <w:t xml:space="preserve"> as two distinct clusters in principal component space). Gray histograms show distribution of interaction strengths across communities; red </w:t>
      </w:r>
      <w:r w:rsidR="00F61B8B">
        <w:rPr>
          <w:rFonts w:ascii="Times New Roman" w:hAnsi="Times New Roman" w:cs="Times New Roman"/>
          <w:lang w:val="en-US"/>
        </w:rPr>
        <w:t xml:space="preserve">histograms show the distribution of interactions of </w:t>
      </w:r>
      <w:r w:rsidRPr="00DA3138">
        <w:rPr>
          <w:rFonts w:ascii="Times New Roman" w:hAnsi="Times New Roman" w:cs="Times New Roman"/>
          <w:lang w:val="en-US"/>
        </w:rPr>
        <w:t>a strong interact</w:t>
      </w:r>
      <w:r w:rsidR="00F61B8B">
        <w:rPr>
          <w:rFonts w:ascii="Times New Roman" w:hAnsi="Times New Roman" w:cs="Times New Roman"/>
          <w:lang w:val="en-US"/>
        </w:rPr>
        <w:t>ing phenotype</w:t>
      </w:r>
      <w:r w:rsidRPr="00DA3138">
        <w:rPr>
          <w:rFonts w:ascii="Times New Roman" w:hAnsi="Times New Roman" w:cs="Times New Roman"/>
          <w:lang w:val="en-US"/>
        </w:rPr>
        <w:t xml:space="preserve"> that is expressed in response to the concentration of an environment factor. The lower histograms show the distribution of </w:t>
      </w:r>
      <w:r w:rsidR="00F61B8B">
        <w:rPr>
          <w:rFonts w:ascii="Times New Roman" w:hAnsi="Times New Roman" w:cs="Times New Roman"/>
          <w:lang w:val="en-US"/>
        </w:rPr>
        <w:t>the</w:t>
      </w:r>
      <w:r w:rsidRPr="00DA3138">
        <w:rPr>
          <w:rFonts w:ascii="Times New Roman" w:hAnsi="Times New Roman" w:cs="Times New Roman"/>
          <w:lang w:val="en-US"/>
        </w:rPr>
        <w:t xml:space="preserve"> species</w:t>
      </w:r>
      <w:r w:rsidR="00F61B8B">
        <w:rPr>
          <w:rFonts w:ascii="Times New Roman" w:hAnsi="Times New Roman" w:cs="Times New Roman"/>
          <w:lang w:val="en-US"/>
        </w:rPr>
        <w:t xml:space="preserve"> </w:t>
      </w:r>
      <w:r w:rsidR="00F61B8B">
        <w:rPr>
          <w:rFonts w:ascii="Times New Roman" w:hAnsi="Times New Roman" w:cs="Times New Roman"/>
          <w:lang w:val="en-US"/>
        </w:rPr>
        <w:lastRenderedPageBreak/>
        <w:t xml:space="preserve">expressing the strong </w:t>
      </w:r>
      <w:r w:rsidR="00F61B8B" w:rsidRPr="00DA3138">
        <w:rPr>
          <w:rFonts w:ascii="Times New Roman" w:hAnsi="Times New Roman" w:cs="Times New Roman"/>
          <w:lang w:val="en-US"/>
        </w:rPr>
        <w:t>interact</w:t>
      </w:r>
      <w:r w:rsidR="00F61B8B">
        <w:rPr>
          <w:rFonts w:ascii="Times New Roman" w:hAnsi="Times New Roman" w:cs="Times New Roman"/>
          <w:lang w:val="en-US"/>
        </w:rPr>
        <w:t>ing phenotype</w:t>
      </w:r>
      <w:r w:rsidRPr="00DA3138">
        <w:rPr>
          <w:rFonts w:ascii="Times New Roman" w:hAnsi="Times New Roman" w:cs="Times New Roman"/>
          <w:lang w:val="en-US"/>
        </w:rPr>
        <w:t xml:space="preserve"> across samples. Notably, when enterotypes emerge, the switching species </w:t>
      </w:r>
      <w:r w:rsidR="00FD1F1E">
        <w:rPr>
          <w:rFonts w:ascii="Times New Roman" w:hAnsi="Times New Roman" w:cs="Times New Roman"/>
          <w:lang w:val="en-US"/>
        </w:rPr>
        <w:t xml:space="preserve">tends to </w:t>
      </w:r>
      <w:r w:rsidRPr="00DA3138">
        <w:rPr>
          <w:rFonts w:ascii="Times New Roman" w:hAnsi="Times New Roman" w:cs="Times New Roman"/>
          <w:lang w:val="en-US"/>
        </w:rPr>
        <w:t>exhibit a bimodal distribution across samples.</w:t>
      </w:r>
    </w:p>
    <w:p w14:paraId="6C85D73F" w14:textId="77777777" w:rsidR="00FD1F1E" w:rsidRDefault="00FD1F1E">
      <w:pPr>
        <w:rPr>
          <w:rFonts w:ascii="Times New Roman" w:hAnsi="Times New Roman" w:cs="Times New Roman"/>
          <w:lang w:val="en-US"/>
        </w:rPr>
      </w:pPr>
    </w:p>
    <w:p w14:paraId="4D1FBE49" w14:textId="5090FEB5" w:rsidR="00A10E11" w:rsidRDefault="00A10E11" w:rsidP="00C7679E">
      <w:pPr>
        <w:pStyle w:val="Paragraph"/>
        <w:tabs>
          <w:tab w:val="left" w:pos="8130"/>
        </w:tabs>
        <w:ind w:firstLine="0"/>
        <w:rPr>
          <w:b/>
        </w:rPr>
      </w:pPr>
      <w:r w:rsidRPr="00A10E11">
        <w:rPr>
          <w:b/>
        </w:rPr>
        <w:t>Discussion</w:t>
      </w:r>
    </w:p>
    <w:p w14:paraId="1B38784F" w14:textId="09845C3C" w:rsidR="00A10E11" w:rsidRPr="00A10E11" w:rsidRDefault="00A10E11" w:rsidP="00A10E11">
      <w:pPr>
        <w:pStyle w:val="Paragraph"/>
        <w:tabs>
          <w:tab w:val="left" w:pos="8130"/>
        </w:tabs>
        <w:ind w:firstLine="0"/>
      </w:pPr>
      <w:r w:rsidRPr="00A10E11">
        <w:t xml:space="preserve">Here, we first explored in depth the metabolic strategies of three </w:t>
      </w:r>
      <w:r w:rsidR="00A561F9">
        <w:t>prevalent</w:t>
      </w:r>
      <w:r w:rsidRPr="00A10E11">
        <w:t xml:space="preserve"> human gut bacterial species and demonstrated in silico and in vitro that multistability arises as a consequence of bacterial metabolic flexibility. Sharp transitions between alternative states in our system are driven by varying ecological interactions among phenotypically flexible bacteria. For example, the glucose-consuming phenotype of </w:t>
      </w:r>
      <w:r w:rsidRPr="00A10E11">
        <w:rPr>
          <w:i/>
        </w:rPr>
        <w:t>Blautia hydrogenotrophica</w:t>
      </w:r>
      <w:r w:rsidRPr="00A10E11">
        <w:t xml:space="preserve"> competes strongly and inhibits the fast growth mode of </w:t>
      </w:r>
      <w:proofErr w:type="spellStart"/>
      <w:r w:rsidRPr="00A10E11">
        <w:rPr>
          <w:i/>
        </w:rPr>
        <w:t>Roseburia</w:t>
      </w:r>
      <w:proofErr w:type="spellEnd"/>
      <w:r w:rsidRPr="00A10E11">
        <w:rPr>
          <w:i/>
        </w:rPr>
        <w:t xml:space="preserve"> intestinalis</w:t>
      </w:r>
      <w:r w:rsidRPr="00A10E11">
        <w:t xml:space="preserve">. Communities where this phenotype is expressed are significantly different from communities where it is repressed. The history-dependent behavior observed in our model and chemostat experiments emerges from feedback loops between subpopulations and environmental factors. For example, while increasing the dilution rate may increase the steady-state concentration of trehalose and inhibit </w:t>
      </w:r>
      <w:r w:rsidRPr="00A10E11">
        <w:rPr>
          <w:i/>
        </w:rPr>
        <w:t xml:space="preserve">Blautia </w:t>
      </w:r>
      <w:proofErr w:type="spellStart"/>
      <w:r w:rsidRPr="00A10E11">
        <w:rPr>
          <w:i/>
        </w:rPr>
        <w:t>hydrogenotrophica</w:t>
      </w:r>
      <w:r w:rsidRPr="00A10E11">
        <w:t>’s</w:t>
      </w:r>
      <w:proofErr w:type="spellEnd"/>
      <w:r w:rsidRPr="00A10E11">
        <w:t xml:space="preserve"> glucose-consuming phenotype, if a large population of glucose-consuming cells are already present in the system, then many cells are available to </w:t>
      </w:r>
      <w:r w:rsidR="00DC6DD4">
        <w:t xml:space="preserve">switch and </w:t>
      </w:r>
      <w:r w:rsidRPr="00A10E11">
        <w:t>quickly consume t</w:t>
      </w:r>
      <w:r w:rsidR="00DC6DD4">
        <w:t>he</w:t>
      </w:r>
      <w:r w:rsidRPr="00A10E11">
        <w:t xml:space="preserve"> excess trehalose that </w:t>
      </w:r>
      <w:r w:rsidR="00AD7EEA">
        <w:t xml:space="preserve">would otherwise </w:t>
      </w:r>
      <w:r w:rsidR="00DC6DD4">
        <w:t>accumulate due to</w:t>
      </w:r>
      <w:r w:rsidRPr="00A10E11">
        <w:t xml:space="preserve"> the increase of the dilution rate, leading to a different proportion of subpopulations and altering the community phenotype. To the best of our knowledge, this study is the first to observe more than one alternative community type in controlled conditions in response to a perturbation.</w:t>
      </w:r>
    </w:p>
    <w:p w14:paraId="606C234C" w14:textId="0CE4E0F6" w:rsidR="00A10E11" w:rsidRPr="00A10E11" w:rsidRDefault="00A10E11" w:rsidP="00A10E11">
      <w:pPr>
        <w:pStyle w:val="Paragraph"/>
        <w:tabs>
          <w:tab w:val="left" w:pos="8130"/>
        </w:tabs>
        <w:ind w:firstLine="0"/>
      </w:pPr>
      <w:r w:rsidRPr="00A10E11">
        <w:t xml:space="preserve">Our simulations further confirm that the presence of different phenotypes can give rise to alternative community types in large communities. Thus, we suggest that multistability is a potential driver behind alternative community types observed in the gut microbiome </w:t>
      </w:r>
      <w:r>
        <w:fldChar w:fldCharType="begin"/>
      </w:r>
      <w:r>
        <w:instrText xml:space="preserve"> ADDIN ZOTERO_ITEM CSL_CITATION {"citationID":"uE5QKdvK","properties":{"formattedCitation":"({\\i{}1}, {\\i{}3})","plainCitation":"(1, 3)","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20,"uris":["http://zotero.org/users/2040718/items/HMT365SE"],"itemData":{"id":20,"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fldChar w:fldCharType="separate"/>
      </w:r>
      <w:r w:rsidRPr="00A10E11">
        <w:t>(</w:t>
      </w:r>
      <w:r w:rsidRPr="00A10E11">
        <w:rPr>
          <w:i/>
          <w:iCs/>
        </w:rPr>
        <w:t>1</w:t>
      </w:r>
      <w:r w:rsidRPr="00A10E11">
        <w:t xml:space="preserve">, </w:t>
      </w:r>
      <w:r w:rsidRPr="00A10E11">
        <w:rPr>
          <w:i/>
          <w:iCs/>
        </w:rPr>
        <w:t>3</w:t>
      </w:r>
      <w:r w:rsidRPr="00A10E11">
        <w:t>)</w:t>
      </w:r>
      <w:r>
        <w:fldChar w:fldCharType="end"/>
      </w:r>
      <w:r w:rsidRPr="00A10E11">
        <w:t>, supporting previous propositions</w:t>
      </w:r>
      <w:r>
        <w:t xml:space="preserve"> </w:t>
      </w:r>
      <w:r>
        <w:fldChar w:fldCharType="begin"/>
      </w:r>
      <w:r>
        <w:instrText xml:space="preserve"> ADDIN ZOTERO_ITEM CSL_CITATION {"citationID":"2PtZN69O","properties":{"formattedCitation":"({\\i{}1}, {\\i{}7})","plainCitation":"(1, 7)","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schema":"https://github.com/citation-style-language/schema/raw/master/csl-citation.json"} </w:instrText>
      </w:r>
      <w:r>
        <w:fldChar w:fldCharType="separate"/>
      </w:r>
      <w:r w:rsidRPr="00A10E11">
        <w:t>(</w:t>
      </w:r>
      <w:r w:rsidRPr="00A10E11">
        <w:rPr>
          <w:i/>
          <w:iCs/>
        </w:rPr>
        <w:t>1</w:t>
      </w:r>
      <w:r w:rsidRPr="00A10E11">
        <w:t xml:space="preserve">, </w:t>
      </w:r>
      <w:r w:rsidRPr="00A10E11">
        <w:rPr>
          <w:i/>
          <w:iCs/>
        </w:rPr>
        <w:t>7</w:t>
      </w:r>
      <w:r w:rsidRPr="00A10E11">
        <w:t>)</w:t>
      </w:r>
      <w:r>
        <w:fldChar w:fldCharType="end"/>
      </w:r>
      <w:r w:rsidRPr="00A10E11">
        <w:t>. The occurrence of alternative community types in other host-associated microbiota, which are not easily explained by environmental differences (</w:t>
      </w:r>
      <w:r w:rsidRPr="00A10E11">
        <w:rPr>
          <w:i/>
          <w:iCs/>
        </w:rPr>
        <w:t>2</w:t>
      </w:r>
      <w:r w:rsidRPr="00A10E11">
        <w:t xml:space="preserve">, </w:t>
      </w:r>
      <w:r w:rsidRPr="00A10E11">
        <w:rPr>
          <w:i/>
          <w:iCs/>
        </w:rPr>
        <w:t>29</w:t>
      </w:r>
      <w:r w:rsidRPr="00A10E11">
        <w:t xml:space="preserve">, </w:t>
      </w:r>
      <w:r w:rsidRPr="00A10E11">
        <w:rPr>
          <w:i/>
          <w:iCs/>
        </w:rPr>
        <w:t>30</w:t>
      </w:r>
      <w:r w:rsidRPr="00A10E11">
        <w:t xml:space="preserve">), implies that multistability may be more common than previously thought. As we and others have previously discussed </w:t>
      </w:r>
      <w:r>
        <w:fldChar w:fldCharType="begin"/>
      </w:r>
      <w:r w:rsidR="00676190">
        <w:instrText xml:space="preserve"> ADDIN ZOTERO_ITEM CSL_CITATION {"citationID":"Zcn8JCeU","properties":{"formattedCitation":"({\\i{}7}, {\\i{}8}, {\\i{}28})","plainCitation":"(7, 8, 28)","noteIndex":0},"citationItems":[{"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id":484,"uris":["http://zotero.org/users/2040718/items/XWNTRWJ9"],"itemData":{"id":484,"type":"article-journal","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container-title":"The ISME Journal","DOI":"10.1038/s41396-018-0222-x","ISSN":"1751-7362","issue":"12","journalAbbreviation":"The ISME Journal","page":"2823-2834","source":"Silverchair","title":"Multiple stable states in microbial communities explained by the stable marriage problem","volume":"12","author":[{"family":"Goyal","given":"Akshit"},{"family":"Dubinkina","given":"Veronika"},{"family":"Maslov","given":"Sergei"}],"issued":{"date-parts":[["2018",12,1]]}}},{"id":523,"uris":["http://zotero.org/users/2040718/items/LCA9B3FL"],"itemData":{"id":523,"type":"article-journal","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container-title":"Nature Communications","DOI":"10.1038/ncomms5344","ISSN":"2041-1723","issue":"1","journalAbbreviation":"Nat Commun","language":"en","license":"2014 The Author(s)","note":"number: 1\npublisher: Nature Publishing Group","page":"4344","source":"www.nature.com","title":"Tipping elements in the human intestinal ecosystem","volume":"5","author":[{"family":"Lahti","given":"Leo"},{"family":"Salojärvi","given":"Jarkko"},{"family":"Salonen","given":"Anne"},{"family":"Scheffer","given":"Marten"},{"family":"Vos","given":"Willem M.","non-dropping-particle":"de"}],"issued":{"date-parts":[["2014",7,8]]}}}],"schema":"https://github.com/citation-style-language/schema/raw/master/csl-citation.json"} </w:instrText>
      </w:r>
      <w:r>
        <w:fldChar w:fldCharType="separate"/>
      </w:r>
      <w:r w:rsidR="00676190" w:rsidRPr="00676190">
        <w:t>(</w:t>
      </w:r>
      <w:r w:rsidR="00676190" w:rsidRPr="00676190">
        <w:rPr>
          <w:i/>
          <w:iCs/>
        </w:rPr>
        <w:t>7</w:t>
      </w:r>
      <w:r w:rsidR="00676190" w:rsidRPr="00676190">
        <w:t xml:space="preserve">, </w:t>
      </w:r>
      <w:r w:rsidR="00676190" w:rsidRPr="00676190">
        <w:rPr>
          <w:i/>
          <w:iCs/>
        </w:rPr>
        <w:t>8</w:t>
      </w:r>
      <w:r w:rsidR="00676190" w:rsidRPr="00676190">
        <w:t xml:space="preserve">, </w:t>
      </w:r>
      <w:r w:rsidR="00676190" w:rsidRPr="00676190">
        <w:rPr>
          <w:i/>
          <w:iCs/>
        </w:rPr>
        <w:t>28</w:t>
      </w:r>
      <w:r w:rsidR="00676190" w:rsidRPr="00676190">
        <w:t>)</w:t>
      </w:r>
      <w:r>
        <w:fldChar w:fldCharType="end"/>
      </w:r>
      <w:r w:rsidRPr="00A10E11">
        <w:t>, it is relevant whether alternative community types are due to environmental differences caused by diet, host genetics etc. or whether they are due to multistability. In the case of the latter, alternative community types can result from past transient perturbations rather than from current differences between hosts.</w:t>
      </w:r>
    </w:p>
    <w:p w14:paraId="2F930815" w14:textId="3626A37A" w:rsidR="00A10E11" w:rsidRPr="00A10E11" w:rsidRDefault="00A10E11" w:rsidP="00676190">
      <w:pPr>
        <w:pStyle w:val="Paragraph"/>
        <w:tabs>
          <w:tab w:val="left" w:pos="8130"/>
        </w:tabs>
        <w:ind w:firstLine="0"/>
      </w:pPr>
      <w:r w:rsidRPr="00A10E11">
        <w:t xml:space="preserve">We also note that popular mathematical models of microbial communities, such as the generalized </w:t>
      </w:r>
      <w:proofErr w:type="spellStart"/>
      <w:r w:rsidRPr="00A10E11">
        <w:t>Lotka</w:t>
      </w:r>
      <w:proofErr w:type="spellEnd"/>
      <w:r w:rsidRPr="00A10E11">
        <w:t>-Volterra (</w:t>
      </w:r>
      <w:proofErr w:type="spellStart"/>
      <w:r w:rsidRPr="00A10E11">
        <w:t>gLV</w:t>
      </w:r>
      <w:proofErr w:type="spellEnd"/>
      <w:r w:rsidRPr="00A10E11">
        <w:t>) model, do not account for metabolic flexibility. Moreover, several established methods assume the absence of multistability in microbial communities. One of these is the dissimilarity-overlap curve analyses</w:t>
      </w:r>
      <w:r w:rsidR="00676190">
        <w:t xml:space="preserve"> </w:t>
      </w:r>
      <w:r w:rsidR="00676190">
        <w:fldChar w:fldCharType="begin"/>
      </w:r>
      <w:r w:rsidR="00676190">
        <w:instrText xml:space="preserve"> ADDIN ZOTERO_ITEM CSL_CITATION {"citationID":"075CKqHl","properties":{"formattedCitation":"({\\i{}29}, {\\i{}30})","plainCitation":"(29, 30)","noteIndex":0},"citationItems":[{"id":532,"uris":["http://zotero.org/users/2040718/items/CM477597"],"itemData":{"id":532,"type":"article-journal","abstract":"A new computational method to characterize the dynamics of human-associated microbial communities is applied to data from two large-scale metagenomic studies, and suggests that gut and mouth microbiomes of healthy individuals are subjected to universal (that is, host-independent) dynamics, whereas skin microbiomes are shaped by the host environment; the method paves the way to designing general microbiome-based therapies.","container-title":"Nature","DOI":"10.1038/nature18301","ISSN":"1476-4687","issue":"7606","language":"en","license":"2016 Springer Nature Limited","note":"number: 7606\npublisher: Nature Publishing Group","page":"259-262","source":"www.nature.com","title":"Universality of human microbial dynamics","volume":"534","author":[{"family":"Bashan","given":"Amir"},{"family":"Gibson","given":"Travis E."},{"family":"Friedman","given":"Jonathan"},{"family":"Carey","given":"Vincent J."},{"family":"Weiss","given":"Scott T."},{"family":"Hohmann","given":"Elizabeth L."},{"family":"Liu","given":"Yang-Yu"}],"issued":{"date-parts":[["2016",6]]}}},{"id":534,"uris":["http://zotero.org/users/2040718/items/WF5EWP7P"],"itemData":{"id":534,"type":"article-journal","abstract":"The taxonomic composition of microbial communities can vary substantially across habitats and within the same habitat over time. Efforts to build quantitative and predictive models of microbial population dynamics are underway, but fundamental questions remain. How different are population dynamics in different environments? Do communities that share the same taxa also exhibit identical dynamics? In vitro communities can help establish baseline expectations that are critical towards resolving these questions in natural communities. Here, we applied a recently developed tool, Dissimilarity–Overlap Analysis (DOA), to a set of experimental in vitro communities that differed in nutrient composition. The Dissimilarity and Overlap of these communities are negatively correlated in replicate habitats, as one would expect if microbial population dynamics were on average strongly convergent (or “universal”) across these replicate habitats. However, the existence of such a negative correlation does not necessarily imply that population dynamics are always universal in all communities. Even in replicate, identical habitats, two different communities may contain the same set of taxa at different abundances in equilibrium. The formation of alternative states in community assembly is strongly associated with the presence of specific taxa in the communities. Our results benchmark DOA, providing support for some of its core assumptions, and suggest that communities sharing the same taxa and external abiotic factors generally (but not necessarily) have a negative correlation between Dissimilarity and Overlap.","container-title":"The ISME Journal","DOI":"10.1038/s41396-020-0702-7","ISSN":"1751-7362","issue":"10","journalAbbreviation":"The ISME Journal","page":"2505-2513","source":"Silverchair","title":"Dissimilarity–Overlap analysis of replicate enrichment communities","volume":"14","author":[{"family":"Vila","given":"Jean C C"},{"family":"Liu","given":"Yang-Yu"},{"family":"Sanchez","given":"Alvaro"}],"issued":{"date-parts":[["2020",10,1]]}}}],"schema":"https://github.com/citation-style-language/schema/raw/master/csl-citation.json"} </w:instrText>
      </w:r>
      <w:r w:rsidR="00676190">
        <w:fldChar w:fldCharType="separate"/>
      </w:r>
      <w:r w:rsidR="00676190" w:rsidRPr="00676190">
        <w:t>(</w:t>
      </w:r>
      <w:r w:rsidR="00676190" w:rsidRPr="00676190">
        <w:rPr>
          <w:i/>
          <w:iCs/>
        </w:rPr>
        <w:t>29</w:t>
      </w:r>
      <w:r w:rsidR="00676190" w:rsidRPr="00676190">
        <w:t xml:space="preserve">, </w:t>
      </w:r>
      <w:r w:rsidR="00676190" w:rsidRPr="00676190">
        <w:rPr>
          <w:i/>
          <w:iCs/>
        </w:rPr>
        <w:t>30</w:t>
      </w:r>
      <w:r w:rsidR="00676190" w:rsidRPr="00676190">
        <w:t>)</w:t>
      </w:r>
      <w:r w:rsidR="00676190">
        <w:fldChar w:fldCharType="end"/>
      </w:r>
      <w:r w:rsidRPr="00A10E11">
        <w:t xml:space="preserve">, which evaluates the universality of microbial interactions by relying on an empirical negative correlation between compositional dissimilarity and species overlap. Another is EPICS (effective pairwise interactions for predicting community structures), which parameterizes the </w:t>
      </w:r>
      <w:proofErr w:type="spellStart"/>
      <w:r w:rsidRPr="00A10E11">
        <w:t>gLV</w:t>
      </w:r>
      <w:proofErr w:type="spellEnd"/>
      <w:r w:rsidRPr="00A10E11">
        <w:t xml:space="preserve"> model from leave-one-out communities</w:t>
      </w:r>
      <w:r w:rsidR="00676190">
        <w:t xml:space="preserve"> </w:t>
      </w:r>
      <w:r w:rsidR="00676190">
        <w:fldChar w:fldCharType="begin"/>
      </w:r>
      <w:r w:rsidR="00676190">
        <w:instrText xml:space="preserve"> ADDIN ZOTERO_ITEM CSL_CITATION {"citationID":"0ooAbbQ2","properties":{"formattedCitation":"({\\i{}31})","plainCitation":"(31)","noteIndex":0},"citationItems":[{"id":537,"uris":["http://zotero.org/users/2040718/items/NK9AGP6R"],"itemData":{"id":537,"type":"article-journal","abstract":"Modern applications involving multispecies microbial communities rely on the ability to predict structures of such communities in defined environments. The structures depend on pairwise and high-order interactions between species. To unravel these interactions, classical bottom-up approaches examine all possible species subcommunities. Such approaches are not scalable as the number of subcommunities grows exponentially with the number of species, n. Here we present a top-down method wherein the number of subcommunities to be examined grows linearly with n, drastically reducing experimental effort. The method uses steady-state data from leave-one-out subcommunities and mathematical modeling to infer effective pairwise interactions and predict community structures. The accuracy of the method increases with n, making it suitable for large communities. We established the method in silico and validated it against a five-species community from literature and an eight-species community cultured in vitro. Our method offers an efficient and scalable tool for predicting microbial community structures.","container-title":"Nature Computational Science","DOI":"10.1038/s43588-021-00131-x","ISSN":"2662-8457","issue":"9","journalAbbreviation":"Nat Comput Sci","language":"en","license":"2021 The Author(s), under exclusive licence to Springer Nature America, Inc.","note":"number: 9\npublisher: Nature Publishing Group","page":"619-628","source":"www.nature.com","title":"An efficient and scalable top-down method for predicting structures of microbial communities","volume":"1","author":[{"family":"Ansari","given":"Aamir Faisal"},{"family":"Reddy","given":"Yugandhar B. S."},{"family":"Raut","given":"Janhavi"},{"family":"Dixit","given":"Narendra M."}],"issued":{"date-parts":[["2021",9]]}}}],"schema":"https://github.com/citation-style-language/schema/raw/master/csl-citation.json"} </w:instrText>
      </w:r>
      <w:r w:rsidR="00676190">
        <w:fldChar w:fldCharType="separate"/>
      </w:r>
      <w:r w:rsidR="00676190" w:rsidRPr="00676190">
        <w:t>(</w:t>
      </w:r>
      <w:r w:rsidR="00676190" w:rsidRPr="00676190">
        <w:rPr>
          <w:i/>
          <w:iCs/>
        </w:rPr>
        <w:t>31</w:t>
      </w:r>
      <w:r w:rsidR="00676190" w:rsidRPr="00676190">
        <w:t>)</w:t>
      </w:r>
      <w:r w:rsidR="00676190">
        <w:fldChar w:fldCharType="end"/>
      </w:r>
      <w:r w:rsidRPr="00A10E11">
        <w:t xml:space="preserve">. The accuracy of other inference methods like such as BEEM </w:t>
      </w:r>
      <w:r w:rsidR="00676190">
        <w:fldChar w:fldCharType="begin"/>
      </w:r>
      <w:r w:rsidR="00676190">
        <w:instrText xml:space="preserve"> ADDIN ZOTERO_ITEM CSL_CITATION {"citationID":"dbCXSD5D","properties":{"formattedCitation":"({\\i{}32})","plainCitation":"(32)","noteIndex":0},"citationItems":[{"id":538,"uris":["http://zotero.org/users/2040718/items/KQEBF73V"],"itemData":{"id":538,"type":"article-journal","abstract":"The structure and function of diverse microbial communities is underpinned by ecological interactions that remain uncharacterized. With rapid adoption of next-generation sequencing for studying microbiomes, data-driven inference of microbial interactions based on abundance correlations is widely used, but with the drawback that ecological interpretations may not be possible. Leveraging cross-sectional microbiome datasets for unravelling ecological structure in a scalable manner thus remains an open problem. We present an expectation-maximization algorithm (BEEM-Static) that can be applied to cross-sectional datasets to infer interaction networks based on an ecological model (generalized Lotka-Volterra). The method exhibits robustness to violations in model assumptions by using statistical filters to identify and remove corresponding samples. Benchmarking against 10 state-of-the-art correlation based methods showed that BEEM-Static can infer presence and directionality of ecological interactions even with relative abundance data (AUC-ROC&gt;0.85), a task that other methods struggle with (AUC-ROC&lt;0.63). In addition, BEEM-Static can tolerate a high fraction of samples (up to 40%) being not at steady state or coming from an alternate model. Applying BEEM-Static to a large public dataset of human gut microbiomes (n = 4,617) identified multiple stable equilibria that better reflect ecological enterotypes with distinct carrying capacities and interactions for key species. Conclusion BEEM-Static provides new opportunities for mining ecologically interpretable interactions and systems insights from the growing corpus of microbiome data.","container-title":"PLOS Computational Biology","DOI":"10.1371/journal.pcbi.1009343","ISSN":"1553-7358","issue":"9","journalAbbreviation":"PLOS Computational Biology","language":"en","note":"publisher: Public Library of Science","page":"e1009343","source":"PLoS Journals","title":"BEEM-Static: Accurate inference of ecological interactions from cross-sectional microbiome data","title-short":"BEEM-Static","volume":"17","author":[{"family":"Li","given":"Chenhao"},{"family":"Av-Shalom","given":"Tamar V."},{"family":"Tan","given":"Jun Wei Gerald"},{"family":"Kwah","given":"Junmei Samantha"},{"family":"Chng","given":"Kern Rei"},{"family":"Nagarajan","given":"Niranjan"}],"issued":{"date-parts":[["2021",9,8]]}}}],"schema":"https://github.com/citation-style-language/schema/raw/master/csl-citation.json"} </w:instrText>
      </w:r>
      <w:r w:rsidR="00676190">
        <w:fldChar w:fldCharType="separate"/>
      </w:r>
      <w:r w:rsidR="00676190" w:rsidRPr="00676190">
        <w:t>(</w:t>
      </w:r>
      <w:r w:rsidR="00676190" w:rsidRPr="00676190">
        <w:rPr>
          <w:i/>
          <w:iCs/>
        </w:rPr>
        <w:t>32</w:t>
      </w:r>
      <w:r w:rsidR="00676190" w:rsidRPr="00676190">
        <w:t>)</w:t>
      </w:r>
      <w:r w:rsidR="00676190">
        <w:fldChar w:fldCharType="end"/>
      </w:r>
      <w:r w:rsidRPr="00A10E11">
        <w:t xml:space="preserve"> or MDSINE </w:t>
      </w:r>
      <w:r w:rsidR="00676190">
        <w:fldChar w:fldCharType="begin"/>
      </w:r>
      <w:r w:rsidR="00676190">
        <w:instrText xml:space="preserve"> ADDIN ZOTERO_ITEM CSL_CITATION {"citationID":"PQqBej29","properties":{"formattedCitation":"({\\i{}33})","plainCitation":"(33)","noteIndex":0},"citationItems":[{"id":540,"uris":["http://zotero.org/users/2040718/items/ZRJ3MJK4"],"itemData":{"id":540,"type":"article-journal","abstract":"Predicting dynamics of host-microbial ecosystems is crucial for the rational design of bacteriotherapies. We present MDSINE, a suite of algorithms for inferring dynamical systems models from microbiome time-series data and predicting temporal behaviors. Using simulated data, we demonstrate that MDSINE significantly outperforms the existing inference method. We then show MDSINE’s utility on two new gnotobiotic mice datasets, investigating infection with Clostridium difficile and an immune-modulatory probiotic. Using these datasets, we demonstrate new capabilities, including accurate forecasting of microbial dynamics, prediction of stable sub-communities that inhibit pathogen growth, and identification of bacteria most crucial to community integrity in response to perturbations.","container-title":"Genome Biology","DOI":"10.1186/s13059-016-0980-6","ISSN":"1474-760X","issue":"1","journalAbbreviation":"Genome Biology","page":"121","source":"BioMed Central","title":"MDSINE: Microbial Dynamical Systems INference Engine for microbiome time-series analyses","title-short":"MDSINE","volume":"17","author":[{"family":"Bucci","given":"Vanni"},{"family":"Tzen","given":"Belinda"},{"family":"Li","given":"Ning"},{"family":"Simmons","given":"Matt"},{"family":"Tanoue","given":"Takeshi"},{"family":"Bogart","given":"Elijah"},{"family":"Deng","given":"Luxue"},{"family":"Yeliseyev","given":"Vladimir"},{"family":"Delaney","given":"Mary L."},{"family":"Liu","given":"Qing"},{"family":"Olle","given":"Bernat"},{"family":"Stein","given":"Richard R."},{"family":"Honda","given":"Kenya"},{"family":"Bry","given":"Lynn"},{"family":"Gerber","given":"Georg K."}],"issued":{"date-parts":[["2016",6,3]]}}}],"schema":"https://github.com/citation-style-language/schema/raw/master/csl-citation.json"} </w:instrText>
      </w:r>
      <w:r w:rsidR="00676190">
        <w:fldChar w:fldCharType="separate"/>
      </w:r>
      <w:r w:rsidR="00676190" w:rsidRPr="00676190">
        <w:t>(</w:t>
      </w:r>
      <w:r w:rsidR="00676190" w:rsidRPr="00676190">
        <w:rPr>
          <w:i/>
          <w:iCs/>
        </w:rPr>
        <w:t>33</w:t>
      </w:r>
      <w:r w:rsidR="00676190" w:rsidRPr="00676190">
        <w:t>)</w:t>
      </w:r>
      <w:r w:rsidR="00676190">
        <w:fldChar w:fldCharType="end"/>
      </w:r>
      <w:r w:rsidRPr="00A10E11">
        <w:t xml:space="preserve"> may also be affected by the occurrence of multistability. </w:t>
      </w:r>
    </w:p>
    <w:p w14:paraId="36A9CF91" w14:textId="11A628CC" w:rsidR="00A10E11" w:rsidRPr="00A10E11" w:rsidRDefault="00A10E11" w:rsidP="00676190">
      <w:pPr>
        <w:pStyle w:val="Paragraph"/>
        <w:tabs>
          <w:tab w:val="left" w:pos="8130"/>
        </w:tabs>
        <w:ind w:firstLine="0"/>
      </w:pPr>
      <w:r w:rsidRPr="00A10E11">
        <w:t xml:space="preserve">There are different ways to integrate metabolic knowledge into community models </w:t>
      </w:r>
      <w:r w:rsidR="00676190">
        <w:fldChar w:fldCharType="begin"/>
      </w:r>
      <w:r w:rsidR="00676190">
        <w:instrText xml:space="preserve"> ADDIN ZOTERO_ITEM CSL_CITATION {"citationID":"o3JNCLrf","properties":{"formattedCitation":"({\\i{}34})","plainCitation":"(34)","noteIndex":0},"citationItems":[{"id":64,"uris":["http://zotero.org/users/2040718/items/GAJ5Z73X"],"itemData":{"id":64,"type":"article-journal","abstract":"The human gut is a complex ecosystem consisting of hundreds of microbial species interacting with each other and with the human host. Mathematical models of the gut microbiome integrate our knowledge of this system and help to formulate hypotheses to explain observations. The generalized Lotka-Volterra model has been widely used for this purpose, but it does not describe interaction mechanisms and thus does not account for metabolic flexibility. Recently, models that explicitly describe gut microbial metabolite production and consumption have become popular. These models have been used to investigate the factors that shape gut microbial composition and to link specific gut microorganisms to changes in metabolite concentrations found in diseases. Here, we review how such models are built and what we have learned so far from their application to human gut microbiome data. In addition, we discuss current challenges of these models and how these can be addressed in the future.","container-title":"Cell Systems","DOI":"10.1016/j.cels.2022.11.002","ISSN":"2405-4712","issue":"2","journalAbbreviation":"Cell Systems","language":"en","page":"109-121","source":"ScienceDirect","title":"Metabolic models of human gut microbiota: Advances and challenges","title-short":"Metabolic models of human gut microbiota","volume":"14","author":[{"family":"Rios Garza","given":"Daniel"},{"family":"Gonze","given":"Didier"},{"family":"Zafeiropoulos","given":"Haris"},{"family":"Liu","given":"Bin"},{"family":"Faust","given":"Karoline"}],"issued":{"date-parts":[["2023",2,15]]}}}],"schema":"https://github.com/citation-style-language/schema/raw/master/csl-citation.json"} </w:instrText>
      </w:r>
      <w:r w:rsidR="00676190">
        <w:fldChar w:fldCharType="separate"/>
      </w:r>
      <w:r w:rsidR="00676190" w:rsidRPr="00676190">
        <w:t>(</w:t>
      </w:r>
      <w:r w:rsidR="00676190" w:rsidRPr="00676190">
        <w:rPr>
          <w:i/>
          <w:iCs/>
        </w:rPr>
        <w:t>34</w:t>
      </w:r>
      <w:r w:rsidR="00676190" w:rsidRPr="00676190">
        <w:t>)</w:t>
      </w:r>
      <w:r w:rsidR="00676190">
        <w:fldChar w:fldCharType="end"/>
      </w:r>
      <w:r w:rsidRPr="00A10E11">
        <w:t>. Here, we opted for a kinetic model instead of a metabolic model. This choice was made to effectively capture pH response and phenotypic switches, as well as to investigate history-dependence and the stability landscape of the community. However, the kinetic model was designed based on insights manually derived from metabolic reconstructions. It may be possible to construct such kinetic models automatically from metabolic models in the future.</w:t>
      </w:r>
    </w:p>
    <w:p w14:paraId="6588443D" w14:textId="4968F66B" w:rsidR="00A10E11" w:rsidRDefault="00A10E11" w:rsidP="00A10E11">
      <w:pPr>
        <w:pStyle w:val="Paragraph"/>
        <w:tabs>
          <w:tab w:val="left" w:pos="8130"/>
        </w:tabs>
        <w:ind w:firstLine="0"/>
      </w:pPr>
      <w:r w:rsidRPr="00A10E11">
        <w:lastRenderedPageBreak/>
        <w:t>In summary, we have shown that flexible microbial strategies impact the composition of gut microbial communities. In the future, we need to systematically elucidate these strategies in other gut microorganisms to better understand and efficiently modulate gut microbial communities.</w:t>
      </w:r>
    </w:p>
    <w:p w14:paraId="5AC238C4" w14:textId="722BB4E2" w:rsidR="006B1549" w:rsidRDefault="006B1549" w:rsidP="00A10E11">
      <w:pPr>
        <w:pStyle w:val="Paragraph"/>
        <w:tabs>
          <w:tab w:val="left" w:pos="8130"/>
        </w:tabs>
        <w:ind w:firstLine="0"/>
      </w:pPr>
    </w:p>
    <w:p w14:paraId="11C72396" w14:textId="4A0EF233" w:rsidR="006B1549" w:rsidRDefault="006B1549" w:rsidP="00A10E11">
      <w:pPr>
        <w:pStyle w:val="Paragraph"/>
        <w:tabs>
          <w:tab w:val="left" w:pos="8130"/>
        </w:tabs>
        <w:ind w:firstLine="0"/>
        <w:rPr>
          <w:b/>
        </w:rPr>
      </w:pPr>
      <w:r w:rsidRPr="006B1549">
        <w:rPr>
          <w:b/>
        </w:rPr>
        <w:t>References</w:t>
      </w:r>
    </w:p>
    <w:p w14:paraId="14E86E06" w14:textId="77777777" w:rsidR="007A6AA5" w:rsidRPr="007A6AA5" w:rsidRDefault="003E33F0" w:rsidP="007A6AA5">
      <w:pPr>
        <w:pStyle w:val="Bibliography"/>
        <w:rPr>
          <w:rFonts w:ascii="Times New Roman" w:hAnsi="Times New Roman" w:cs="Times New Roman"/>
          <w:sz w:val="24"/>
          <w:lang w:val="en-US"/>
        </w:rPr>
      </w:pPr>
      <w:r>
        <w:rPr>
          <w:b/>
        </w:rPr>
        <w:fldChar w:fldCharType="begin"/>
      </w:r>
      <w:r w:rsidR="007A6AA5">
        <w:rPr>
          <w:b/>
          <w:lang w:val="en-US"/>
        </w:rPr>
        <w:instrText xml:space="preserve"> ADDIN ZOTERO_BIBL {"uncited":[],"omitted":[],"custom":[]} CSL_BIBLIOGRAPHY </w:instrText>
      </w:r>
      <w:r>
        <w:rPr>
          <w:b/>
        </w:rPr>
        <w:fldChar w:fldCharType="separate"/>
      </w:r>
      <w:bookmarkStart w:id="0" w:name="_GoBack"/>
      <w:bookmarkEnd w:id="0"/>
      <w:r w:rsidR="007A6AA5" w:rsidRPr="007A6AA5">
        <w:rPr>
          <w:rFonts w:ascii="Times New Roman" w:hAnsi="Times New Roman" w:cs="Times New Roman"/>
          <w:sz w:val="24"/>
          <w:lang w:val="en-US"/>
        </w:rPr>
        <w:t xml:space="preserve">1. </w:t>
      </w:r>
      <w:r w:rsidR="007A6AA5" w:rsidRPr="007A6AA5">
        <w:rPr>
          <w:rFonts w:ascii="Times New Roman" w:hAnsi="Times New Roman" w:cs="Times New Roman"/>
          <w:sz w:val="24"/>
          <w:lang w:val="en-US"/>
        </w:rPr>
        <w:tab/>
        <w:t xml:space="preserve">M. Arumugam, J. </w:t>
      </w:r>
      <w:proofErr w:type="spellStart"/>
      <w:r w:rsidR="007A6AA5" w:rsidRPr="007A6AA5">
        <w:rPr>
          <w:rFonts w:ascii="Times New Roman" w:hAnsi="Times New Roman" w:cs="Times New Roman"/>
          <w:sz w:val="24"/>
          <w:lang w:val="en-US"/>
        </w:rPr>
        <w:t>Raes</w:t>
      </w:r>
      <w:proofErr w:type="spellEnd"/>
      <w:r w:rsidR="007A6AA5" w:rsidRPr="007A6AA5">
        <w:rPr>
          <w:rFonts w:ascii="Times New Roman" w:hAnsi="Times New Roman" w:cs="Times New Roman"/>
          <w:sz w:val="24"/>
          <w:lang w:val="en-US"/>
        </w:rPr>
        <w:t xml:space="preserve">, E. Pelletier, D. Le </w:t>
      </w:r>
      <w:proofErr w:type="spellStart"/>
      <w:r w:rsidR="007A6AA5" w:rsidRPr="007A6AA5">
        <w:rPr>
          <w:rFonts w:ascii="Times New Roman" w:hAnsi="Times New Roman" w:cs="Times New Roman"/>
          <w:sz w:val="24"/>
          <w:lang w:val="en-US"/>
        </w:rPr>
        <w:t>Paslier</w:t>
      </w:r>
      <w:proofErr w:type="spellEnd"/>
      <w:r w:rsidR="007A6AA5" w:rsidRPr="007A6AA5">
        <w:rPr>
          <w:rFonts w:ascii="Times New Roman" w:hAnsi="Times New Roman" w:cs="Times New Roman"/>
          <w:sz w:val="24"/>
          <w:lang w:val="en-US"/>
        </w:rPr>
        <w:t xml:space="preserve">, T. Yamada, D. R. Mende, G. R. Fernandes, J. Tap, T. </w:t>
      </w:r>
      <w:proofErr w:type="spellStart"/>
      <w:r w:rsidR="007A6AA5" w:rsidRPr="007A6AA5">
        <w:rPr>
          <w:rFonts w:ascii="Times New Roman" w:hAnsi="Times New Roman" w:cs="Times New Roman"/>
          <w:sz w:val="24"/>
          <w:lang w:val="en-US"/>
        </w:rPr>
        <w:t>Bruls</w:t>
      </w:r>
      <w:proofErr w:type="spellEnd"/>
      <w:r w:rsidR="007A6AA5" w:rsidRPr="007A6AA5">
        <w:rPr>
          <w:rFonts w:ascii="Times New Roman" w:hAnsi="Times New Roman" w:cs="Times New Roman"/>
          <w:sz w:val="24"/>
          <w:lang w:val="en-US"/>
        </w:rPr>
        <w:t xml:space="preserve">, J.-M. </w:t>
      </w:r>
      <w:proofErr w:type="spellStart"/>
      <w:r w:rsidR="007A6AA5" w:rsidRPr="007A6AA5">
        <w:rPr>
          <w:rFonts w:ascii="Times New Roman" w:hAnsi="Times New Roman" w:cs="Times New Roman"/>
          <w:sz w:val="24"/>
          <w:lang w:val="en-US"/>
        </w:rPr>
        <w:t>Batto</w:t>
      </w:r>
      <w:proofErr w:type="spellEnd"/>
      <w:r w:rsidR="007A6AA5" w:rsidRPr="007A6AA5">
        <w:rPr>
          <w:rFonts w:ascii="Times New Roman" w:hAnsi="Times New Roman" w:cs="Times New Roman"/>
          <w:sz w:val="24"/>
          <w:lang w:val="en-US"/>
        </w:rPr>
        <w:t xml:space="preserve">, M. </w:t>
      </w:r>
      <w:proofErr w:type="spellStart"/>
      <w:r w:rsidR="007A6AA5" w:rsidRPr="007A6AA5">
        <w:rPr>
          <w:rFonts w:ascii="Times New Roman" w:hAnsi="Times New Roman" w:cs="Times New Roman"/>
          <w:sz w:val="24"/>
          <w:lang w:val="en-US"/>
        </w:rPr>
        <w:t>Bertalan</w:t>
      </w:r>
      <w:proofErr w:type="spellEnd"/>
      <w:r w:rsidR="007A6AA5" w:rsidRPr="007A6AA5">
        <w:rPr>
          <w:rFonts w:ascii="Times New Roman" w:hAnsi="Times New Roman" w:cs="Times New Roman"/>
          <w:sz w:val="24"/>
          <w:lang w:val="en-US"/>
        </w:rPr>
        <w:t xml:space="preserve">, N. </w:t>
      </w:r>
      <w:proofErr w:type="spellStart"/>
      <w:r w:rsidR="007A6AA5" w:rsidRPr="007A6AA5">
        <w:rPr>
          <w:rFonts w:ascii="Times New Roman" w:hAnsi="Times New Roman" w:cs="Times New Roman"/>
          <w:sz w:val="24"/>
          <w:lang w:val="en-US"/>
        </w:rPr>
        <w:t>Borruel</w:t>
      </w:r>
      <w:proofErr w:type="spellEnd"/>
      <w:r w:rsidR="007A6AA5" w:rsidRPr="007A6AA5">
        <w:rPr>
          <w:rFonts w:ascii="Times New Roman" w:hAnsi="Times New Roman" w:cs="Times New Roman"/>
          <w:sz w:val="24"/>
          <w:lang w:val="en-US"/>
        </w:rPr>
        <w:t xml:space="preserve">, F. </w:t>
      </w:r>
      <w:proofErr w:type="spellStart"/>
      <w:r w:rsidR="007A6AA5" w:rsidRPr="007A6AA5">
        <w:rPr>
          <w:rFonts w:ascii="Times New Roman" w:hAnsi="Times New Roman" w:cs="Times New Roman"/>
          <w:sz w:val="24"/>
          <w:lang w:val="en-US"/>
        </w:rPr>
        <w:t>Casellas</w:t>
      </w:r>
      <w:proofErr w:type="spellEnd"/>
      <w:r w:rsidR="007A6AA5" w:rsidRPr="007A6AA5">
        <w:rPr>
          <w:rFonts w:ascii="Times New Roman" w:hAnsi="Times New Roman" w:cs="Times New Roman"/>
          <w:sz w:val="24"/>
          <w:lang w:val="en-US"/>
        </w:rPr>
        <w:t xml:space="preserve">, L. Fernandez, L. Gautier, T. Hansen, M. Hattori, T. Hayashi, M. </w:t>
      </w:r>
      <w:proofErr w:type="spellStart"/>
      <w:r w:rsidR="007A6AA5" w:rsidRPr="007A6AA5">
        <w:rPr>
          <w:rFonts w:ascii="Times New Roman" w:hAnsi="Times New Roman" w:cs="Times New Roman"/>
          <w:sz w:val="24"/>
          <w:lang w:val="en-US"/>
        </w:rPr>
        <w:t>Kleerebezem</w:t>
      </w:r>
      <w:proofErr w:type="spellEnd"/>
      <w:r w:rsidR="007A6AA5" w:rsidRPr="007A6AA5">
        <w:rPr>
          <w:rFonts w:ascii="Times New Roman" w:hAnsi="Times New Roman" w:cs="Times New Roman"/>
          <w:sz w:val="24"/>
          <w:lang w:val="en-US"/>
        </w:rPr>
        <w:t xml:space="preserve">, K. </w:t>
      </w:r>
      <w:proofErr w:type="spellStart"/>
      <w:r w:rsidR="007A6AA5" w:rsidRPr="007A6AA5">
        <w:rPr>
          <w:rFonts w:ascii="Times New Roman" w:hAnsi="Times New Roman" w:cs="Times New Roman"/>
          <w:sz w:val="24"/>
          <w:lang w:val="en-US"/>
        </w:rPr>
        <w:t>Kurokawa</w:t>
      </w:r>
      <w:proofErr w:type="spellEnd"/>
      <w:r w:rsidR="007A6AA5" w:rsidRPr="007A6AA5">
        <w:rPr>
          <w:rFonts w:ascii="Times New Roman" w:hAnsi="Times New Roman" w:cs="Times New Roman"/>
          <w:sz w:val="24"/>
          <w:lang w:val="en-US"/>
        </w:rPr>
        <w:t xml:space="preserve">, M. Leclerc, F. </w:t>
      </w:r>
      <w:proofErr w:type="spellStart"/>
      <w:r w:rsidR="007A6AA5" w:rsidRPr="007A6AA5">
        <w:rPr>
          <w:rFonts w:ascii="Times New Roman" w:hAnsi="Times New Roman" w:cs="Times New Roman"/>
          <w:sz w:val="24"/>
          <w:lang w:val="en-US"/>
        </w:rPr>
        <w:t>Levenez</w:t>
      </w:r>
      <w:proofErr w:type="spellEnd"/>
      <w:r w:rsidR="007A6AA5" w:rsidRPr="007A6AA5">
        <w:rPr>
          <w:rFonts w:ascii="Times New Roman" w:hAnsi="Times New Roman" w:cs="Times New Roman"/>
          <w:sz w:val="24"/>
          <w:lang w:val="en-US"/>
        </w:rPr>
        <w:t xml:space="preserve">, C. </w:t>
      </w:r>
      <w:proofErr w:type="spellStart"/>
      <w:r w:rsidR="007A6AA5" w:rsidRPr="007A6AA5">
        <w:rPr>
          <w:rFonts w:ascii="Times New Roman" w:hAnsi="Times New Roman" w:cs="Times New Roman"/>
          <w:sz w:val="24"/>
          <w:lang w:val="en-US"/>
        </w:rPr>
        <w:t>Manichanh</w:t>
      </w:r>
      <w:proofErr w:type="spellEnd"/>
      <w:r w:rsidR="007A6AA5" w:rsidRPr="007A6AA5">
        <w:rPr>
          <w:rFonts w:ascii="Times New Roman" w:hAnsi="Times New Roman" w:cs="Times New Roman"/>
          <w:sz w:val="24"/>
          <w:lang w:val="en-US"/>
        </w:rPr>
        <w:t xml:space="preserve">, H. B. Nielsen, T. Nielsen, N. Pons, J. </w:t>
      </w:r>
      <w:proofErr w:type="spellStart"/>
      <w:r w:rsidR="007A6AA5" w:rsidRPr="007A6AA5">
        <w:rPr>
          <w:rFonts w:ascii="Times New Roman" w:hAnsi="Times New Roman" w:cs="Times New Roman"/>
          <w:sz w:val="24"/>
          <w:lang w:val="en-US"/>
        </w:rPr>
        <w:t>Poulain</w:t>
      </w:r>
      <w:proofErr w:type="spellEnd"/>
      <w:r w:rsidR="007A6AA5" w:rsidRPr="007A6AA5">
        <w:rPr>
          <w:rFonts w:ascii="Times New Roman" w:hAnsi="Times New Roman" w:cs="Times New Roman"/>
          <w:sz w:val="24"/>
          <w:lang w:val="en-US"/>
        </w:rPr>
        <w:t xml:space="preserve">, J. Qin, T. </w:t>
      </w:r>
      <w:proofErr w:type="spellStart"/>
      <w:r w:rsidR="007A6AA5" w:rsidRPr="007A6AA5">
        <w:rPr>
          <w:rFonts w:ascii="Times New Roman" w:hAnsi="Times New Roman" w:cs="Times New Roman"/>
          <w:sz w:val="24"/>
          <w:lang w:val="en-US"/>
        </w:rPr>
        <w:t>Sicheritz-Ponten</w:t>
      </w:r>
      <w:proofErr w:type="spellEnd"/>
      <w:r w:rsidR="007A6AA5" w:rsidRPr="007A6AA5">
        <w:rPr>
          <w:rFonts w:ascii="Times New Roman" w:hAnsi="Times New Roman" w:cs="Times New Roman"/>
          <w:sz w:val="24"/>
          <w:lang w:val="en-US"/>
        </w:rPr>
        <w:t xml:space="preserve">, S. </w:t>
      </w:r>
      <w:proofErr w:type="spellStart"/>
      <w:r w:rsidR="007A6AA5" w:rsidRPr="007A6AA5">
        <w:rPr>
          <w:rFonts w:ascii="Times New Roman" w:hAnsi="Times New Roman" w:cs="Times New Roman"/>
          <w:sz w:val="24"/>
          <w:lang w:val="en-US"/>
        </w:rPr>
        <w:t>Tims</w:t>
      </w:r>
      <w:proofErr w:type="spellEnd"/>
      <w:r w:rsidR="007A6AA5" w:rsidRPr="007A6AA5">
        <w:rPr>
          <w:rFonts w:ascii="Times New Roman" w:hAnsi="Times New Roman" w:cs="Times New Roman"/>
          <w:sz w:val="24"/>
          <w:lang w:val="en-US"/>
        </w:rPr>
        <w:t xml:space="preserve">, D. Torrents, E. Ugarte, E. G. </w:t>
      </w:r>
      <w:proofErr w:type="spellStart"/>
      <w:r w:rsidR="007A6AA5" w:rsidRPr="007A6AA5">
        <w:rPr>
          <w:rFonts w:ascii="Times New Roman" w:hAnsi="Times New Roman" w:cs="Times New Roman"/>
          <w:sz w:val="24"/>
          <w:lang w:val="en-US"/>
        </w:rPr>
        <w:t>Zoetendal</w:t>
      </w:r>
      <w:proofErr w:type="spellEnd"/>
      <w:r w:rsidR="007A6AA5" w:rsidRPr="007A6AA5">
        <w:rPr>
          <w:rFonts w:ascii="Times New Roman" w:hAnsi="Times New Roman" w:cs="Times New Roman"/>
          <w:sz w:val="24"/>
          <w:lang w:val="en-US"/>
        </w:rPr>
        <w:t xml:space="preserve">, J. Wang, F. </w:t>
      </w:r>
      <w:proofErr w:type="spellStart"/>
      <w:r w:rsidR="007A6AA5" w:rsidRPr="007A6AA5">
        <w:rPr>
          <w:rFonts w:ascii="Times New Roman" w:hAnsi="Times New Roman" w:cs="Times New Roman"/>
          <w:sz w:val="24"/>
          <w:lang w:val="en-US"/>
        </w:rPr>
        <w:t>Guarner</w:t>
      </w:r>
      <w:proofErr w:type="spellEnd"/>
      <w:r w:rsidR="007A6AA5" w:rsidRPr="007A6AA5">
        <w:rPr>
          <w:rFonts w:ascii="Times New Roman" w:hAnsi="Times New Roman" w:cs="Times New Roman"/>
          <w:sz w:val="24"/>
          <w:lang w:val="en-US"/>
        </w:rPr>
        <w:t xml:space="preserve">, O. Pedersen, W. M. de Vos, S. </w:t>
      </w:r>
      <w:proofErr w:type="spellStart"/>
      <w:r w:rsidR="007A6AA5" w:rsidRPr="007A6AA5">
        <w:rPr>
          <w:rFonts w:ascii="Times New Roman" w:hAnsi="Times New Roman" w:cs="Times New Roman"/>
          <w:sz w:val="24"/>
          <w:lang w:val="en-US"/>
        </w:rPr>
        <w:t>Brunak</w:t>
      </w:r>
      <w:proofErr w:type="spellEnd"/>
      <w:r w:rsidR="007A6AA5" w:rsidRPr="007A6AA5">
        <w:rPr>
          <w:rFonts w:ascii="Times New Roman" w:hAnsi="Times New Roman" w:cs="Times New Roman"/>
          <w:sz w:val="24"/>
          <w:lang w:val="en-US"/>
        </w:rPr>
        <w:t xml:space="preserve">, J. </w:t>
      </w:r>
      <w:proofErr w:type="spellStart"/>
      <w:r w:rsidR="007A6AA5" w:rsidRPr="007A6AA5">
        <w:rPr>
          <w:rFonts w:ascii="Times New Roman" w:hAnsi="Times New Roman" w:cs="Times New Roman"/>
          <w:sz w:val="24"/>
          <w:lang w:val="en-US"/>
        </w:rPr>
        <w:t>Doré</w:t>
      </w:r>
      <w:proofErr w:type="spellEnd"/>
      <w:r w:rsidR="007A6AA5" w:rsidRPr="007A6AA5">
        <w:rPr>
          <w:rFonts w:ascii="Times New Roman" w:hAnsi="Times New Roman" w:cs="Times New Roman"/>
          <w:sz w:val="24"/>
          <w:lang w:val="en-US"/>
        </w:rPr>
        <w:t xml:space="preserve">, J. </w:t>
      </w:r>
      <w:proofErr w:type="spellStart"/>
      <w:r w:rsidR="007A6AA5" w:rsidRPr="007A6AA5">
        <w:rPr>
          <w:rFonts w:ascii="Times New Roman" w:hAnsi="Times New Roman" w:cs="Times New Roman"/>
          <w:sz w:val="24"/>
          <w:lang w:val="en-US"/>
        </w:rPr>
        <w:t>Weissenbach</w:t>
      </w:r>
      <w:proofErr w:type="spellEnd"/>
      <w:r w:rsidR="007A6AA5" w:rsidRPr="007A6AA5">
        <w:rPr>
          <w:rFonts w:ascii="Times New Roman" w:hAnsi="Times New Roman" w:cs="Times New Roman"/>
          <w:sz w:val="24"/>
          <w:lang w:val="en-US"/>
        </w:rPr>
        <w:t xml:space="preserve">, S. D. Ehrlich, P. Bork, Enterotypes of the human gut microbiome. </w:t>
      </w:r>
      <w:r w:rsidR="007A6AA5" w:rsidRPr="007A6AA5">
        <w:rPr>
          <w:rFonts w:ascii="Times New Roman" w:hAnsi="Times New Roman" w:cs="Times New Roman"/>
          <w:i/>
          <w:iCs/>
          <w:sz w:val="24"/>
          <w:lang w:val="en-US"/>
        </w:rPr>
        <w:t>Nature</w:t>
      </w:r>
      <w:r w:rsidR="007A6AA5" w:rsidRPr="007A6AA5">
        <w:rPr>
          <w:rFonts w:ascii="Times New Roman" w:hAnsi="Times New Roman" w:cs="Times New Roman"/>
          <w:sz w:val="24"/>
          <w:lang w:val="en-US"/>
        </w:rPr>
        <w:t xml:space="preserve"> </w:t>
      </w:r>
      <w:r w:rsidR="007A6AA5" w:rsidRPr="007A6AA5">
        <w:rPr>
          <w:rFonts w:ascii="Times New Roman" w:hAnsi="Times New Roman" w:cs="Times New Roman"/>
          <w:b/>
          <w:bCs/>
          <w:sz w:val="24"/>
          <w:lang w:val="en-US"/>
        </w:rPr>
        <w:t>473</w:t>
      </w:r>
      <w:r w:rsidR="007A6AA5" w:rsidRPr="007A6AA5">
        <w:rPr>
          <w:rFonts w:ascii="Times New Roman" w:hAnsi="Times New Roman" w:cs="Times New Roman"/>
          <w:sz w:val="24"/>
          <w:lang w:val="en-US"/>
        </w:rPr>
        <w:t>, 174–180 (2011).</w:t>
      </w:r>
    </w:p>
    <w:p w14:paraId="33D187DD"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 </w:t>
      </w:r>
      <w:r w:rsidRPr="007A6AA5">
        <w:rPr>
          <w:rFonts w:ascii="Times New Roman" w:hAnsi="Times New Roman" w:cs="Times New Roman"/>
          <w:sz w:val="24"/>
          <w:lang w:val="en-US"/>
        </w:rPr>
        <w:tab/>
        <w:t xml:space="preserve">P. </w:t>
      </w:r>
      <w:proofErr w:type="spellStart"/>
      <w:r w:rsidRPr="007A6AA5">
        <w:rPr>
          <w:rFonts w:ascii="Times New Roman" w:hAnsi="Times New Roman" w:cs="Times New Roman"/>
          <w:sz w:val="24"/>
          <w:lang w:val="en-US"/>
        </w:rPr>
        <w:t>Gajer</w:t>
      </w:r>
      <w:proofErr w:type="spellEnd"/>
      <w:r w:rsidRPr="007A6AA5">
        <w:rPr>
          <w:rFonts w:ascii="Times New Roman" w:hAnsi="Times New Roman" w:cs="Times New Roman"/>
          <w:sz w:val="24"/>
          <w:lang w:val="en-US"/>
        </w:rPr>
        <w:t xml:space="preserve">, R. M. </w:t>
      </w:r>
      <w:proofErr w:type="spellStart"/>
      <w:r w:rsidRPr="007A6AA5">
        <w:rPr>
          <w:rFonts w:ascii="Times New Roman" w:hAnsi="Times New Roman" w:cs="Times New Roman"/>
          <w:sz w:val="24"/>
          <w:lang w:val="en-US"/>
        </w:rPr>
        <w:t>Brotman</w:t>
      </w:r>
      <w:proofErr w:type="spellEnd"/>
      <w:r w:rsidRPr="007A6AA5">
        <w:rPr>
          <w:rFonts w:ascii="Times New Roman" w:hAnsi="Times New Roman" w:cs="Times New Roman"/>
          <w:sz w:val="24"/>
          <w:lang w:val="en-US"/>
        </w:rPr>
        <w:t xml:space="preserve">, G. Bai, J. Sakamoto, U. M. E. </w:t>
      </w:r>
      <w:proofErr w:type="spellStart"/>
      <w:r w:rsidRPr="007A6AA5">
        <w:rPr>
          <w:rFonts w:ascii="Times New Roman" w:hAnsi="Times New Roman" w:cs="Times New Roman"/>
          <w:sz w:val="24"/>
          <w:lang w:val="en-US"/>
        </w:rPr>
        <w:t>Schütte</w:t>
      </w:r>
      <w:proofErr w:type="spellEnd"/>
      <w:r w:rsidRPr="007A6AA5">
        <w:rPr>
          <w:rFonts w:ascii="Times New Roman" w:hAnsi="Times New Roman" w:cs="Times New Roman"/>
          <w:sz w:val="24"/>
          <w:lang w:val="en-US"/>
        </w:rPr>
        <w:t xml:space="preserve">, X. Zhong, S. S. K. Koenig, L. Fu, Z. (Sam) Ma, X. Zhou, Z. Abdo, L. J. Forney, J. Ravel, Temporal Dynamics of the Human Vaginal Microbiota. </w:t>
      </w:r>
      <w:r w:rsidRPr="007A6AA5">
        <w:rPr>
          <w:rFonts w:ascii="Times New Roman" w:hAnsi="Times New Roman" w:cs="Times New Roman"/>
          <w:i/>
          <w:iCs/>
          <w:sz w:val="24"/>
          <w:lang w:val="en-US"/>
        </w:rPr>
        <w:t>Science Translational Medicine</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4</w:t>
      </w:r>
      <w:r w:rsidRPr="007A6AA5">
        <w:rPr>
          <w:rFonts w:ascii="Times New Roman" w:hAnsi="Times New Roman" w:cs="Times New Roman"/>
          <w:sz w:val="24"/>
          <w:lang w:val="en-US"/>
        </w:rPr>
        <w:t>, 132ra52-132ra52 (2012).</w:t>
      </w:r>
    </w:p>
    <w:p w14:paraId="0855FF28"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 </w:t>
      </w:r>
      <w:r w:rsidRPr="007A6AA5">
        <w:rPr>
          <w:rFonts w:ascii="Times New Roman" w:hAnsi="Times New Roman" w:cs="Times New Roman"/>
          <w:sz w:val="24"/>
          <w:lang w:val="en-US"/>
        </w:rPr>
        <w:tab/>
        <w:t xml:space="preserve">P. I. </w:t>
      </w:r>
      <w:proofErr w:type="spellStart"/>
      <w:r w:rsidRPr="007A6AA5">
        <w:rPr>
          <w:rFonts w:ascii="Times New Roman" w:hAnsi="Times New Roman" w:cs="Times New Roman"/>
          <w:sz w:val="24"/>
          <w:lang w:val="en-US"/>
        </w:rPr>
        <w:t>Costea</w:t>
      </w:r>
      <w:proofErr w:type="spellEnd"/>
      <w:r w:rsidRPr="007A6AA5">
        <w:rPr>
          <w:rFonts w:ascii="Times New Roman" w:hAnsi="Times New Roman" w:cs="Times New Roman"/>
          <w:sz w:val="24"/>
          <w:lang w:val="en-US"/>
        </w:rPr>
        <w:t xml:space="preserve">, F. Hildebrand, M. Arumugam, F. </w:t>
      </w:r>
      <w:proofErr w:type="spellStart"/>
      <w:r w:rsidRPr="007A6AA5">
        <w:rPr>
          <w:rFonts w:ascii="Times New Roman" w:hAnsi="Times New Roman" w:cs="Times New Roman"/>
          <w:sz w:val="24"/>
          <w:lang w:val="en-US"/>
        </w:rPr>
        <w:t>Bäckhed</w:t>
      </w:r>
      <w:proofErr w:type="spellEnd"/>
      <w:r w:rsidRPr="007A6AA5">
        <w:rPr>
          <w:rFonts w:ascii="Times New Roman" w:hAnsi="Times New Roman" w:cs="Times New Roman"/>
          <w:sz w:val="24"/>
          <w:lang w:val="en-US"/>
        </w:rPr>
        <w:t xml:space="preserve">, M. J. Blaser, F. D. Bushman, W. M. de Vos, S. D. Ehrlich, C. M. Fraser, M. Hattori, C. </w:t>
      </w:r>
      <w:proofErr w:type="spellStart"/>
      <w:r w:rsidRPr="007A6AA5">
        <w:rPr>
          <w:rFonts w:ascii="Times New Roman" w:hAnsi="Times New Roman" w:cs="Times New Roman"/>
          <w:sz w:val="24"/>
          <w:lang w:val="en-US"/>
        </w:rPr>
        <w:t>Huttenhower</w:t>
      </w:r>
      <w:proofErr w:type="spellEnd"/>
      <w:r w:rsidRPr="007A6AA5">
        <w:rPr>
          <w:rFonts w:ascii="Times New Roman" w:hAnsi="Times New Roman" w:cs="Times New Roman"/>
          <w:sz w:val="24"/>
          <w:lang w:val="en-US"/>
        </w:rPr>
        <w:t xml:space="preserve">, I. B. Jeffery, D. Knights, J. D. Lewis, R. E. Ley, H. </w:t>
      </w:r>
      <w:proofErr w:type="spellStart"/>
      <w:r w:rsidRPr="007A6AA5">
        <w:rPr>
          <w:rFonts w:ascii="Times New Roman" w:hAnsi="Times New Roman" w:cs="Times New Roman"/>
          <w:sz w:val="24"/>
          <w:lang w:val="en-US"/>
        </w:rPr>
        <w:t>Ochman</w:t>
      </w:r>
      <w:proofErr w:type="spellEnd"/>
      <w:r w:rsidRPr="007A6AA5">
        <w:rPr>
          <w:rFonts w:ascii="Times New Roman" w:hAnsi="Times New Roman" w:cs="Times New Roman"/>
          <w:sz w:val="24"/>
          <w:lang w:val="en-US"/>
        </w:rPr>
        <w:t xml:space="preserve">, P. W. O’Toole, C. Quince, D. A. </w:t>
      </w:r>
      <w:proofErr w:type="spellStart"/>
      <w:r w:rsidRPr="007A6AA5">
        <w:rPr>
          <w:rFonts w:ascii="Times New Roman" w:hAnsi="Times New Roman" w:cs="Times New Roman"/>
          <w:sz w:val="24"/>
          <w:lang w:val="en-US"/>
        </w:rPr>
        <w:t>Relman</w:t>
      </w:r>
      <w:proofErr w:type="spellEnd"/>
      <w:r w:rsidRPr="007A6AA5">
        <w:rPr>
          <w:rFonts w:ascii="Times New Roman" w:hAnsi="Times New Roman" w:cs="Times New Roman"/>
          <w:sz w:val="24"/>
          <w:lang w:val="en-US"/>
        </w:rPr>
        <w:t xml:space="preserve">, F. Shanahan, S. </w:t>
      </w:r>
      <w:proofErr w:type="spellStart"/>
      <w:r w:rsidRPr="007A6AA5">
        <w:rPr>
          <w:rFonts w:ascii="Times New Roman" w:hAnsi="Times New Roman" w:cs="Times New Roman"/>
          <w:sz w:val="24"/>
          <w:lang w:val="en-US"/>
        </w:rPr>
        <w:t>Sunagawa</w:t>
      </w:r>
      <w:proofErr w:type="spellEnd"/>
      <w:r w:rsidRPr="007A6AA5">
        <w:rPr>
          <w:rFonts w:ascii="Times New Roman" w:hAnsi="Times New Roman" w:cs="Times New Roman"/>
          <w:sz w:val="24"/>
          <w:lang w:val="en-US"/>
        </w:rPr>
        <w:t xml:space="preserve">, J. Wang, G. M. Weinstock, G. D. Wu, G. Zeller, L. Zhao, J. </w:t>
      </w:r>
      <w:proofErr w:type="spellStart"/>
      <w:r w:rsidRPr="007A6AA5">
        <w:rPr>
          <w:rFonts w:ascii="Times New Roman" w:hAnsi="Times New Roman" w:cs="Times New Roman"/>
          <w:sz w:val="24"/>
          <w:lang w:val="en-US"/>
        </w:rPr>
        <w:t>Raes</w:t>
      </w:r>
      <w:proofErr w:type="spellEnd"/>
      <w:r w:rsidRPr="007A6AA5">
        <w:rPr>
          <w:rFonts w:ascii="Times New Roman" w:hAnsi="Times New Roman" w:cs="Times New Roman"/>
          <w:sz w:val="24"/>
          <w:lang w:val="en-US"/>
        </w:rPr>
        <w:t xml:space="preserve">, R. Knight, P. Bork, Enterotypes in the landscape of gut microbial community composition. </w:t>
      </w:r>
      <w:r w:rsidRPr="007A6AA5">
        <w:rPr>
          <w:rFonts w:ascii="Times New Roman" w:hAnsi="Times New Roman" w:cs="Times New Roman"/>
          <w:i/>
          <w:iCs/>
          <w:sz w:val="24"/>
          <w:lang w:val="en-US"/>
        </w:rPr>
        <w:t>Nat Microbiol</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3</w:t>
      </w:r>
      <w:r w:rsidRPr="007A6AA5">
        <w:rPr>
          <w:rFonts w:ascii="Times New Roman" w:hAnsi="Times New Roman" w:cs="Times New Roman"/>
          <w:sz w:val="24"/>
          <w:lang w:val="en-US"/>
        </w:rPr>
        <w:t>, 8–16 (2018).</w:t>
      </w:r>
    </w:p>
    <w:p w14:paraId="662A5B26"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4. </w:t>
      </w:r>
      <w:r w:rsidRPr="007A6AA5">
        <w:rPr>
          <w:rFonts w:ascii="Times New Roman" w:hAnsi="Times New Roman" w:cs="Times New Roman"/>
          <w:sz w:val="24"/>
          <w:lang w:val="en-US"/>
        </w:rPr>
        <w:tab/>
        <w:t xml:space="preserve">L. A. David, A. C. </w:t>
      </w:r>
      <w:proofErr w:type="spellStart"/>
      <w:r w:rsidRPr="007A6AA5">
        <w:rPr>
          <w:rFonts w:ascii="Times New Roman" w:hAnsi="Times New Roman" w:cs="Times New Roman"/>
          <w:sz w:val="24"/>
          <w:lang w:val="en-US"/>
        </w:rPr>
        <w:t>Materna</w:t>
      </w:r>
      <w:proofErr w:type="spellEnd"/>
      <w:r w:rsidRPr="007A6AA5">
        <w:rPr>
          <w:rFonts w:ascii="Times New Roman" w:hAnsi="Times New Roman" w:cs="Times New Roman"/>
          <w:sz w:val="24"/>
          <w:lang w:val="en-US"/>
        </w:rPr>
        <w:t xml:space="preserve">, J. Friedman, M. I. Campos-Baptista, M. C. Blackburn, A. Perrotta, S. E. Erdman, E. J. </w:t>
      </w:r>
      <w:proofErr w:type="spellStart"/>
      <w:r w:rsidRPr="007A6AA5">
        <w:rPr>
          <w:rFonts w:ascii="Times New Roman" w:hAnsi="Times New Roman" w:cs="Times New Roman"/>
          <w:sz w:val="24"/>
          <w:lang w:val="en-US"/>
        </w:rPr>
        <w:t>Alm</w:t>
      </w:r>
      <w:proofErr w:type="spellEnd"/>
      <w:r w:rsidRPr="007A6AA5">
        <w:rPr>
          <w:rFonts w:ascii="Times New Roman" w:hAnsi="Times New Roman" w:cs="Times New Roman"/>
          <w:sz w:val="24"/>
          <w:lang w:val="en-US"/>
        </w:rPr>
        <w:t xml:space="preserve">, Host lifestyle affects human microbiota on daily timescales. </w:t>
      </w:r>
      <w:r w:rsidRPr="007A6AA5">
        <w:rPr>
          <w:rFonts w:ascii="Times New Roman" w:hAnsi="Times New Roman" w:cs="Times New Roman"/>
          <w:i/>
          <w:iCs/>
          <w:sz w:val="24"/>
          <w:lang w:val="en-US"/>
        </w:rPr>
        <w:t>Genome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5</w:t>
      </w:r>
      <w:r w:rsidRPr="007A6AA5">
        <w:rPr>
          <w:rFonts w:ascii="Times New Roman" w:hAnsi="Times New Roman" w:cs="Times New Roman"/>
          <w:sz w:val="24"/>
          <w:lang w:val="en-US"/>
        </w:rPr>
        <w:t>, R89 (2014).</w:t>
      </w:r>
    </w:p>
    <w:p w14:paraId="01F7B4CC"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5. </w:t>
      </w:r>
      <w:r w:rsidRPr="007A6AA5">
        <w:rPr>
          <w:rFonts w:ascii="Times New Roman" w:hAnsi="Times New Roman" w:cs="Times New Roman"/>
          <w:sz w:val="24"/>
          <w:lang w:val="en-US"/>
        </w:rPr>
        <w:tab/>
        <w:t xml:space="preserve">L. </w:t>
      </w:r>
      <w:proofErr w:type="spellStart"/>
      <w:r w:rsidRPr="007A6AA5">
        <w:rPr>
          <w:rFonts w:ascii="Times New Roman" w:hAnsi="Times New Roman" w:cs="Times New Roman"/>
          <w:sz w:val="24"/>
          <w:lang w:val="en-US"/>
        </w:rPr>
        <w:t>Dethlefsen</w:t>
      </w:r>
      <w:proofErr w:type="spellEnd"/>
      <w:r w:rsidRPr="007A6AA5">
        <w:rPr>
          <w:rFonts w:ascii="Times New Roman" w:hAnsi="Times New Roman" w:cs="Times New Roman"/>
          <w:sz w:val="24"/>
          <w:lang w:val="en-US"/>
        </w:rPr>
        <w:t xml:space="preserve">, D. A. </w:t>
      </w:r>
      <w:proofErr w:type="spellStart"/>
      <w:r w:rsidRPr="007A6AA5">
        <w:rPr>
          <w:rFonts w:ascii="Times New Roman" w:hAnsi="Times New Roman" w:cs="Times New Roman"/>
          <w:sz w:val="24"/>
          <w:lang w:val="en-US"/>
        </w:rPr>
        <w:t>Relman</w:t>
      </w:r>
      <w:proofErr w:type="spellEnd"/>
      <w:r w:rsidRPr="007A6AA5">
        <w:rPr>
          <w:rFonts w:ascii="Times New Roman" w:hAnsi="Times New Roman" w:cs="Times New Roman"/>
          <w:sz w:val="24"/>
          <w:lang w:val="en-US"/>
        </w:rPr>
        <w:t xml:space="preserve">, Incomplete recovery and individualized responses of the human distal gut microbiota to repeated antibiotic perturbation. </w:t>
      </w:r>
      <w:r w:rsidRPr="007A6AA5">
        <w:rPr>
          <w:rFonts w:ascii="Times New Roman" w:hAnsi="Times New Roman" w:cs="Times New Roman"/>
          <w:i/>
          <w:iCs/>
          <w:sz w:val="24"/>
          <w:lang w:val="en-US"/>
        </w:rPr>
        <w:t>Proceedings of the National Academy of Sciences</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08</w:t>
      </w:r>
      <w:r w:rsidRPr="007A6AA5">
        <w:rPr>
          <w:rFonts w:ascii="Times New Roman" w:hAnsi="Times New Roman" w:cs="Times New Roman"/>
          <w:sz w:val="24"/>
          <w:lang w:val="en-US"/>
        </w:rPr>
        <w:t>, 4554–4561 (2011).</w:t>
      </w:r>
    </w:p>
    <w:p w14:paraId="16DFB07B"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6. </w:t>
      </w:r>
      <w:r w:rsidRPr="007A6AA5">
        <w:rPr>
          <w:rFonts w:ascii="Times New Roman" w:hAnsi="Times New Roman" w:cs="Times New Roman"/>
          <w:sz w:val="24"/>
          <w:lang w:val="en-US"/>
        </w:rPr>
        <w:tab/>
        <w:t xml:space="preserve">T. E. Gibson, A. Bashan, H.-T. Cao, S. T. Weiss, Y.-Y. Liu, On the Origins and Control of Community Types in the Human Microbiome. </w:t>
      </w:r>
      <w:r w:rsidRPr="007A6AA5">
        <w:rPr>
          <w:rFonts w:ascii="Times New Roman" w:hAnsi="Times New Roman" w:cs="Times New Roman"/>
          <w:i/>
          <w:iCs/>
          <w:sz w:val="24"/>
          <w:lang w:val="en-US"/>
        </w:rPr>
        <w:t>PLOS Computational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2</w:t>
      </w:r>
      <w:r w:rsidRPr="007A6AA5">
        <w:rPr>
          <w:rFonts w:ascii="Times New Roman" w:hAnsi="Times New Roman" w:cs="Times New Roman"/>
          <w:sz w:val="24"/>
          <w:lang w:val="en-US"/>
        </w:rPr>
        <w:t>, e1004688 (2016).</w:t>
      </w:r>
    </w:p>
    <w:p w14:paraId="1E822545"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7. </w:t>
      </w:r>
      <w:r w:rsidRPr="007A6AA5">
        <w:rPr>
          <w:rFonts w:ascii="Times New Roman" w:hAnsi="Times New Roman" w:cs="Times New Roman"/>
          <w:sz w:val="24"/>
          <w:lang w:val="en-US"/>
        </w:rPr>
        <w:tab/>
        <w:t xml:space="preserve">D. </w:t>
      </w:r>
      <w:proofErr w:type="spellStart"/>
      <w:r w:rsidRPr="007A6AA5">
        <w:rPr>
          <w:rFonts w:ascii="Times New Roman" w:hAnsi="Times New Roman" w:cs="Times New Roman"/>
          <w:sz w:val="24"/>
          <w:lang w:val="en-US"/>
        </w:rPr>
        <w:t>Gonze</w:t>
      </w:r>
      <w:proofErr w:type="spellEnd"/>
      <w:r w:rsidRPr="007A6AA5">
        <w:rPr>
          <w:rFonts w:ascii="Times New Roman" w:hAnsi="Times New Roman" w:cs="Times New Roman"/>
          <w:sz w:val="24"/>
          <w:lang w:val="en-US"/>
        </w:rPr>
        <w:t xml:space="preserve">, L. Lahti, J. </w:t>
      </w:r>
      <w:proofErr w:type="spellStart"/>
      <w:r w:rsidRPr="007A6AA5">
        <w:rPr>
          <w:rFonts w:ascii="Times New Roman" w:hAnsi="Times New Roman" w:cs="Times New Roman"/>
          <w:sz w:val="24"/>
          <w:lang w:val="en-US"/>
        </w:rPr>
        <w:t>Raes</w:t>
      </w:r>
      <w:proofErr w:type="spellEnd"/>
      <w:r w:rsidRPr="007A6AA5">
        <w:rPr>
          <w:rFonts w:ascii="Times New Roman" w:hAnsi="Times New Roman" w:cs="Times New Roman"/>
          <w:sz w:val="24"/>
          <w:lang w:val="en-US"/>
        </w:rPr>
        <w:t xml:space="preserve">, K. Faust, Multi-stability and the origin of microbial community types. </w:t>
      </w:r>
      <w:r w:rsidRPr="007A6AA5">
        <w:rPr>
          <w:rFonts w:ascii="Times New Roman" w:hAnsi="Times New Roman" w:cs="Times New Roman"/>
          <w:i/>
          <w:iCs/>
          <w:sz w:val="24"/>
          <w:lang w:val="en-US"/>
        </w:rPr>
        <w:t>ISME J</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1</w:t>
      </w:r>
      <w:r w:rsidRPr="007A6AA5">
        <w:rPr>
          <w:rFonts w:ascii="Times New Roman" w:hAnsi="Times New Roman" w:cs="Times New Roman"/>
          <w:sz w:val="24"/>
          <w:lang w:val="en-US"/>
        </w:rPr>
        <w:t>, 2159–2166 (2017).</w:t>
      </w:r>
    </w:p>
    <w:p w14:paraId="01DC9698"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8. </w:t>
      </w:r>
      <w:r w:rsidRPr="007A6AA5">
        <w:rPr>
          <w:rFonts w:ascii="Times New Roman" w:hAnsi="Times New Roman" w:cs="Times New Roman"/>
          <w:sz w:val="24"/>
          <w:lang w:val="en-US"/>
        </w:rPr>
        <w:tab/>
        <w:t xml:space="preserve">A. Goyal, V. </w:t>
      </w:r>
      <w:proofErr w:type="spellStart"/>
      <w:r w:rsidRPr="007A6AA5">
        <w:rPr>
          <w:rFonts w:ascii="Times New Roman" w:hAnsi="Times New Roman" w:cs="Times New Roman"/>
          <w:sz w:val="24"/>
          <w:lang w:val="en-US"/>
        </w:rPr>
        <w:t>Dubinkina</w:t>
      </w:r>
      <w:proofErr w:type="spellEnd"/>
      <w:r w:rsidRPr="007A6AA5">
        <w:rPr>
          <w:rFonts w:ascii="Times New Roman" w:hAnsi="Times New Roman" w:cs="Times New Roman"/>
          <w:sz w:val="24"/>
          <w:lang w:val="en-US"/>
        </w:rPr>
        <w:t xml:space="preserve">, S. </w:t>
      </w:r>
      <w:proofErr w:type="spellStart"/>
      <w:r w:rsidRPr="007A6AA5">
        <w:rPr>
          <w:rFonts w:ascii="Times New Roman" w:hAnsi="Times New Roman" w:cs="Times New Roman"/>
          <w:sz w:val="24"/>
          <w:lang w:val="en-US"/>
        </w:rPr>
        <w:t>Maslov</w:t>
      </w:r>
      <w:proofErr w:type="spellEnd"/>
      <w:r w:rsidRPr="007A6AA5">
        <w:rPr>
          <w:rFonts w:ascii="Times New Roman" w:hAnsi="Times New Roman" w:cs="Times New Roman"/>
          <w:sz w:val="24"/>
          <w:lang w:val="en-US"/>
        </w:rPr>
        <w:t xml:space="preserve">, Multiple stable states in microbial communities explained by the stable marriage problem. </w:t>
      </w:r>
      <w:r w:rsidRPr="007A6AA5">
        <w:rPr>
          <w:rFonts w:ascii="Times New Roman" w:hAnsi="Times New Roman" w:cs="Times New Roman"/>
          <w:i/>
          <w:iCs/>
          <w:sz w:val="24"/>
          <w:lang w:val="en-US"/>
        </w:rPr>
        <w:t>The ISME Journal</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2</w:t>
      </w:r>
      <w:r w:rsidRPr="007A6AA5">
        <w:rPr>
          <w:rFonts w:ascii="Times New Roman" w:hAnsi="Times New Roman" w:cs="Times New Roman"/>
          <w:sz w:val="24"/>
          <w:lang w:val="en-US"/>
        </w:rPr>
        <w:t>, 2823–2834 (2018).</w:t>
      </w:r>
    </w:p>
    <w:p w14:paraId="068A067C"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9. </w:t>
      </w:r>
      <w:r w:rsidRPr="007A6AA5">
        <w:rPr>
          <w:rFonts w:ascii="Times New Roman" w:hAnsi="Times New Roman" w:cs="Times New Roman"/>
          <w:sz w:val="24"/>
          <w:lang w:val="en-US"/>
        </w:rPr>
        <w:tab/>
        <w:t xml:space="preserve">R. M. May, Thresholds and breakpoints in ecosystems with a multiplicity of stable states. </w:t>
      </w:r>
      <w:r w:rsidRPr="007A6AA5">
        <w:rPr>
          <w:rFonts w:ascii="Times New Roman" w:hAnsi="Times New Roman" w:cs="Times New Roman"/>
          <w:i/>
          <w:iCs/>
          <w:sz w:val="24"/>
          <w:lang w:val="en-US"/>
        </w:rPr>
        <w:t>Nature</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269</w:t>
      </w:r>
      <w:r w:rsidRPr="007A6AA5">
        <w:rPr>
          <w:rFonts w:ascii="Times New Roman" w:hAnsi="Times New Roman" w:cs="Times New Roman"/>
          <w:sz w:val="24"/>
          <w:lang w:val="en-US"/>
        </w:rPr>
        <w:t>, 471–477 (1977).</w:t>
      </w:r>
    </w:p>
    <w:p w14:paraId="78277E8A"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0. </w:t>
      </w:r>
      <w:r w:rsidRPr="007A6AA5">
        <w:rPr>
          <w:rFonts w:ascii="Times New Roman" w:hAnsi="Times New Roman" w:cs="Times New Roman"/>
          <w:sz w:val="24"/>
          <w:lang w:val="en-US"/>
        </w:rPr>
        <w:tab/>
        <w:t xml:space="preserve">Critical Transitions in Nature and Society - </w:t>
      </w:r>
      <w:proofErr w:type="spellStart"/>
      <w:r w:rsidRPr="007A6AA5">
        <w:rPr>
          <w:rFonts w:ascii="Times New Roman" w:hAnsi="Times New Roman" w:cs="Times New Roman"/>
          <w:sz w:val="24"/>
          <w:lang w:val="en-US"/>
        </w:rPr>
        <w:t>Scheffer</w:t>
      </w:r>
      <w:proofErr w:type="spellEnd"/>
      <w:r w:rsidRPr="007A6AA5">
        <w:rPr>
          <w:rFonts w:ascii="Times New Roman" w:hAnsi="Times New Roman" w:cs="Times New Roman"/>
          <w:sz w:val="24"/>
          <w:lang w:val="en-US"/>
        </w:rPr>
        <w:t xml:space="preserve">, Marten: 9780691122038 - </w:t>
      </w:r>
      <w:proofErr w:type="spellStart"/>
      <w:r w:rsidRPr="007A6AA5">
        <w:rPr>
          <w:rFonts w:ascii="Times New Roman" w:hAnsi="Times New Roman" w:cs="Times New Roman"/>
          <w:sz w:val="24"/>
          <w:lang w:val="en-US"/>
        </w:rPr>
        <w:t>AbeBooks</w:t>
      </w:r>
      <w:proofErr w:type="spellEnd"/>
      <w:r w:rsidRPr="007A6AA5">
        <w:rPr>
          <w:rFonts w:ascii="Times New Roman" w:hAnsi="Times New Roman" w:cs="Times New Roman"/>
          <w:sz w:val="24"/>
          <w:lang w:val="en-US"/>
        </w:rPr>
        <w:t>. https://www.abebooks.fr/9780691122038/Critical-Transitions-Nature-Society-Scheffer-0691122032/plp.</w:t>
      </w:r>
    </w:p>
    <w:p w14:paraId="1E2E6D82"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lastRenderedPageBreak/>
        <w:t xml:space="preserve">11. </w:t>
      </w:r>
      <w:r w:rsidRPr="007A6AA5">
        <w:rPr>
          <w:rFonts w:ascii="Times New Roman" w:hAnsi="Times New Roman" w:cs="Times New Roman"/>
          <w:sz w:val="24"/>
          <w:lang w:val="en-US"/>
        </w:rPr>
        <w:tab/>
        <w:t xml:space="preserve">J. H. Connell, W. P. Sousa, On the Evidence Needed to Judge Ecological Stability or Persistence. </w:t>
      </w:r>
      <w:r w:rsidRPr="007A6AA5">
        <w:rPr>
          <w:rFonts w:ascii="Times New Roman" w:hAnsi="Times New Roman" w:cs="Times New Roman"/>
          <w:i/>
          <w:iCs/>
          <w:sz w:val="24"/>
          <w:lang w:val="en-US"/>
        </w:rPr>
        <w:t>The American Naturalist</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21</w:t>
      </w:r>
      <w:r w:rsidRPr="007A6AA5">
        <w:rPr>
          <w:rFonts w:ascii="Times New Roman" w:hAnsi="Times New Roman" w:cs="Times New Roman"/>
          <w:sz w:val="24"/>
          <w:lang w:val="en-US"/>
        </w:rPr>
        <w:t>, 789–824 (1983).</w:t>
      </w:r>
    </w:p>
    <w:p w14:paraId="762BE8D1"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2. </w:t>
      </w:r>
      <w:r w:rsidRPr="007A6AA5">
        <w:rPr>
          <w:rFonts w:ascii="Times New Roman" w:hAnsi="Times New Roman" w:cs="Times New Roman"/>
          <w:sz w:val="24"/>
          <w:lang w:val="en-US"/>
        </w:rPr>
        <w:tab/>
        <w:t>S. Estrela, J. Diaz-</w:t>
      </w:r>
      <w:proofErr w:type="spellStart"/>
      <w:r w:rsidRPr="007A6AA5">
        <w:rPr>
          <w:rFonts w:ascii="Times New Roman" w:hAnsi="Times New Roman" w:cs="Times New Roman"/>
          <w:sz w:val="24"/>
          <w:lang w:val="en-US"/>
        </w:rPr>
        <w:t>Colunga</w:t>
      </w:r>
      <w:proofErr w:type="spellEnd"/>
      <w:r w:rsidRPr="007A6AA5">
        <w:rPr>
          <w:rFonts w:ascii="Times New Roman" w:hAnsi="Times New Roman" w:cs="Times New Roman"/>
          <w:sz w:val="24"/>
          <w:lang w:val="en-US"/>
        </w:rPr>
        <w:t>, J. C. C. Vila, A. Sanchez-</w:t>
      </w:r>
      <w:proofErr w:type="spellStart"/>
      <w:r w:rsidRPr="007A6AA5">
        <w:rPr>
          <w:rFonts w:ascii="Times New Roman" w:hAnsi="Times New Roman" w:cs="Times New Roman"/>
          <w:sz w:val="24"/>
          <w:lang w:val="en-US"/>
        </w:rPr>
        <w:t>Gorostiaga</w:t>
      </w:r>
      <w:proofErr w:type="spellEnd"/>
      <w:r w:rsidRPr="007A6AA5">
        <w:rPr>
          <w:rFonts w:ascii="Times New Roman" w:hAnsi="Times New Roman" w:cs="Times New Roman"/>
          <w:sz w:val="24"/>
          <w:lang w:val="en-US"/>
        </w:rPr>
        <w:t xml:space="preserve">, A. Sanchez, Diversity begets diversity under microbial niche construction. </w:t>
      </w:r>
      <w:proofErr w:type="spellStart"/>
      <w:r w:rsidRPr="007A6AA5">
        <w:rPr>
          <w:rFonts w:ascii="Times New Roman" w:hAnsi="Times New Roman" w:cs="Times New Roman"/>
          <w:sz w:val="24"/>
          <w:lang w:val="en-US"/>
        </w:rPr>
        <w:t>bioRxiv</w:t>
      </w:r>
      <w:proofErr w:type="spellEnd"/>
      <w:r w:rsidRPr="007A6AA5">
        <w:rPr>
          <w:rFonts w:ascii="Times New Roman" w:hAnsi="Times New Roman" w:cs="Times New Roman"/>
          <w:sz w:val="24"/>
          <w:lang w:val="en-US"/>
        </w:rPr>
        <w:t xml:space="preserve"> [Preprint] (2022). https://doi.org/10.1101/2022.02.13.480281.</w:t>
      </w:r>
    </w:p>
    <w:p w14:paraId="0D8F9CE7"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3. </w:t>
      </w:r>
      <w:r w:rsidRPr="007A6AA5">
        <w:rPr>
          <w:rFonts w:ascii="Times New Roman" w:hAnsi="Times New Roman" w:cs="Times New Roman"/>
          <w:sz w:val="24"/>
          <w:lang w:val="en-US"/>
        </w:rPr>
        <w:tab/>
        <w:t xml:space="preserve">C. </w:t>
      </w:r>
      <w:proofErr w:type="spellStart"/>
      <w:r w:rsidRPr="007A6AA5">
        <w:rPr>
          <w:rFonts w:ascii="Times New Roman" w:hAnsi="Times New Roman" w:cs="Times New Roman"/>
          <w:sz w:val="24"/>
          <w:lang w:val="en-US"/>
        </w:rPr>
        <w:t>Ratzke</w:t>
      </w:r>
      <w:proofErr w:type="spellEnd"/>
      <w:r w:rsidRPr="007A6AA5">
        <w:rPr>
          <w:rFonts w:ascii="Times New Roman" w:hAnsi="Times New Roman" w:cs="Times New Roman"/>
          <w:sz w:val="24"/>
          <w:lang w:val="en-US"/>
        </w:rPr>
        <w:t xml:space="preserve">, J. </w:t>
      </w:r>
      <w:proofErr w:type="spellStart"/>
      <w:r w:rsidRPr="007A6AA5">
        <w:rPr>
          <w:rFonts w:ascii="Times New Roman" w:hAnsi="Times New Roman" w:cs="Times New Roman"/>
          <w:sz w:val="24"/>
          <w:lang w:val="en-US"/>
        </w:rPr>
        <w:t>Denk</w:t>
      </w:r>
      <w:proofErr w:type="spellEnd"/>
      <w:r w:rsidRPr="007A6AA5">
        <w:rPr>
          <w:rFonts w:ascii="Times New Roman" w:hAnsi="Times New Roman" w:cs="Times New Roman"/>
          <w:sz w:val="24"/>
          <w:lang w:val="en-US"/>
        </w:rPr>
        <w:t xml:space="preserve">, J. Gore, Ecological suicide in microbes.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Ecol</w:t>
      </w:r>
      <w:proofErr w:type="spellEnd"/>
      <w:r w:rsidRPr="007A6AA5">
        <w:rPr>
          <w:rFonts w:ascii="Times New Roman" w:hAnsi="Times New Roman" w:cs="Times New Roman"/>
          <w:i/>
          <w:iCs/>
          <w:sz w:val="24"/>
          <w:lang w:val="en-US"/>
        </w:rPr>
        <w:t xml:space="preserve"> </w:t>
      </w:r>
      <w:proofErr w:type="spellStart"/>
      <w:r w:rsidRPr="007A6AA5">
        <w:rPr>
          <w:rFonts w:ascii="Times New Roman" w:hAnsi="Times New Roman" w:cs="Times New Roman"/>
          <w:i/>
          <w:iCs/>
          <w:sz w:val="24"/>
          <w:lang w:val="en-US"/>
        </w:rPr>
        <w:t>Evol</w:t>
      </w:r>
      <w:proofErr w:type="spellEnd"/>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2</w:t>
      </w:r>
      <w:r w:rsidRPr="007A6AA5">
        <w:rPr>
          <w:rFonts w:ascii="Times New Roman" w:hAnsi="Times New Roman" w:cs="Times New Roman"/>
          <w:sz w:val="24"/>
          <w:lang w:val="en-US"/>
        </w:rPr>
        <w:t>, 867–872 (2018).</w:t>
      </w:r>
    </w:p>
    <w:p w14:paraId="598310E0"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4. </w:t>
      </w:r>
      <w:r w:rsidRPr="007A6AA5">
        <w:rPr>
          <w:rFonts w:ascii="Times New Roman" w:hAnsi="Times New Roman" w:cs="Times New Roman"/>
          <w:sz w:val="24"/>
          <w:lang w:val="en-US"/>
        </w:rPr>
        <w:tab/>
        <w:t xml:space="preserve">K. </w:t>
      </w:r>
      <w:proofErr w:type="spellStart"/>
      <w:r w:rsidRPr="007A6AA5">
        <w:rPr>
          <w:rFonts w:ascii="Times New Roman" w:hAnsi="Times New Roman" w:cs="Times New Roman"/>
          <w:sz w:val="24"/>
          <w:lang w:val="en-US"/>
        </w:rPr>
        <w:t>Cremin</w:t>
      </w:r>
      <w:proofErr w:type="spellEnd"/>
      <w:r w:rsidRPr="007A6AA5">
        <w:rPr>
          <w:rFonts w:ascii="Times New Roman" w:hAnsi="Times New Roman" w:cs="Times New Roman"/>
          <w:sz w:val="24"/>
          <w:lang w:val="en-US"/>
        </w:rPr>
        <w:t xml:space="preserve">, S. J. N. Duxbury, J. Rosko, O. S. </w:t>
      </w:r>
      <w:proofErr w:type="spellStart"/>
      <w:r w:rsidRPr="007A6AA5">
        <w:rPr>
          <w:rFonts w:ascii="Times New Roman" w:hAnsi="Times New Roman" w:cs="Times New Roman"/>
          <w:sz w:val="24"/>
          <w:lang w:val="en-US"/>
        </w:rPr>
        <w:t>Soyer</w:t>
      </w:r>
      <w:proofErr w:type="spellEnd"/>
      <w:r w:rsidRPr="007A6AA5">
        <w:rPr>
          <w:rFonts w:ascii="Times New Roman" w:hAnsi="Times New Roman" w:cs="Times New Roman"/>
          <w:sz w:val="24"/>
          <w:lang w:val="en-US"/>
        </w:rPr>
        <w:t xml:space="preserve">, Formation and emergent dynamics of spatially organized microbial systems. </w:t>
      </w:r>
      <w:r w:rsidRPr="007A6AA5">
        <w:rPr>
          <w:rFonts w:ascii="Times New Roman" w:hAnsi="Times New Roman" w:cs="Times New Roman"/>
          <w:i/>
          <w:iCs/>
          <w:sz w:val="24"/>
          <w:lang w:val="en-US"/>
        </w:rPr>
        <w:t>Interface Focus</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3</w:t>
      </w:r>
      <w:r w:rsidRPr="007A6AA5">
        <w:rPr>
          <w:rFonts w:ascii="Times New Roman" w:hAnsi="Times New Roman" w:cs="Times New Roman"/>
          <w:sz w:val="24"/>
          <w:lang w:val="en-US"/>
        </w:rPr>
        <w:t>, 20220062 (2023).</w:t>
      </w:r>
    </w:p>
    <w:p w14:paraId="142B3BBE"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5. </w:t>
      </w:r>
      <w:r w:rsidRPr="007A6AA5">
        <w:rPr>
          <w:rFonts w:ascii="Times New Roman" w:hAnsi="Times New Roman" w:cs="Times New Roman"/>
          <w:sz w:val="24"/>
          <w:lang w:val="en-US"/>
        </w:rPr>
        <w:tab/>
        <w:t xml:space="preserve">M. </w:t>
      </w:r>
      <w:proofErr w:type="spellStart"/>
      <w:r w:rsidRPr="007A6AA5">
        <w:rPr>
          <w:rFonts w:ascii="Times New Roman" w:hAnsi="Times New Roman" w:cs="Times New Roman"/>
          <w:sz w:val="24"/>
          <w:lang w:val="en-US"/>
        </w:rPr>
        <w:t>Gralka</w:t>
      </w:r>
      <w:proofErr w:type="spellEnd"/>
      <w:r w:rsidRPr="007A6AA5">
        <w:rPr>
          <w:rFonts w:ascii="Times New Roman" w:hAnsi="Times New Roman" w:cs="Times New Roman"/>
          <w:sz w:val="24"/>
          <w:lang w:val="en-US"/>
        </w:rPr>
        <w:t xml:space="preserve">, R. Szabo, R. Stocker, O. X. Cordero, Trophic Interactions and the Drivers of Microbial Community Assembly. </w:t>
      </w:r>
      <w:r w:rsidRPr="007A6AA5">
        <w:rPr>
          <w:rFonts w:ascii="Times New Roman" w:hAnsi="Times New Roman" w:cs="Times New Roman"/>
          <w:i/>
          <w:iCs/>
          <w:sz w:val="24"/>
          <w:lang w:val="en-US"/>
        </w:rPr>
        <w:t>Current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30</w:t>
      </w:r>
      <w:r w:rsidRPr="007A6AA5">
        <w:rPr>
          <w:rFonts w:ascii="Times New Roman" w:hAnsi="Times New Roman" w:cs="Times New Roman"/>
          <w:sz w:val="24"/>
          <w:lang w:val="en-US"/>
        </w:rPr>
        <w:t>, R1176–R1188 (2020).</w:t>
      </w:r>
    </w:p>
    <w:p w14:paraId="599F9DBF"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6. </w:t>
      </w:r>
      <w:r w:rsidRPr="007A6AA5">
        <w:rPr>
          <w:rFonts w:ascii="Times New Roman" w:hAnsi="Times New Roman" w:cs="Times New Roman"/>
          <w:sz w:val="24"/>
          <w:lang w:val="en-US"/>
        </w:rPr>
        <w:tab/>
        <w:t xml:space="preserve">M. Scott, T. Hwa, Shaping bacterial gene expression by physiological and proteome allocation constraints. </w:t>
      </w:r>
      <w:r w:rsidRPr="007A6AA5">
        <w:rPr>
          <w:rFonts w:ascii="Times New Roman" w:hAnsi="Times New Roman" w:cs="Times New Roman"/>
          <w:i/>
          <w:iCs/>
          <w:sz w:val="24"/>
          <w:lang w:val="en-US"/>
        </w:rPr>
        <w:t>Nat Rev Microbiol</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21</w:t>
      </w:r>
      <w:r w:rsidRPr="007A6AA5">
        <w:rPr>
          <w:rFonts w:ascii="Times New Roman" w:hAnsi="Times New Roman" w:cs="Times New Roman"/>
          <w:sz w:val="24"/>
          <w:lang w:val="en-US"/>
        </w:rPr>
        <w:t>, 327–342 (2023).</w:t>
      </w:r>
    </w:p>
    <w:p w14:paraId="5B738B4A"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7. </w:t>
      </w:r>
      <w:r w:rsidRPr="007A6AA5">
        <w:rPr>
          <w:rFonts w:ascii="Times New Roman" w:hAnsi="Times New Roman" w:cs="Times New Roman"/>
          <w:sz w:val="24"/>
          <w:lang w:val="en-US"/>
        </w:rPr>
        <w:tab/>
        <w:t xml:space="preserve">R. Balakrishnan, R. T. de Silva, T. Hwa, J. Cremer, Suboptimal resource allocation in changing environments constrains response and growth in bacteria. </w:t>
      </w:r>
      <w:r w:rsidRPr="007A6AA5">
        <w:rPr>
          <w:rFonts w:ascii="Times New Roman" w:hAnsi="Times New Roman" w:cs="Times New Roman"/>
          <w:i/>
          <w:iCs/>
          <w:sz w:val="24"/>
          <w:lang w:val="en-US"/>
        </w:rPr>
        <w:t>Molecular Systems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7</w:t>
      </w:r>
      <w:r w:rsidRPr="007A6AA5">
        <w:rPr>
          <w:rFonts w:ascii="Times New Roman" w:hAnsi="Times New Roman" w:cs="Times New Roman"/>
          <w:sz w:val="24"/>
          <w:lang w:val="en-US"/>
        </w:rPr>
        <w:t>, e10597 (2021).</w:t>
      </w:r>
    </w:p>
    <w:p w14:paraId="7AB38D17"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8. </w:t>
      </w:r>
      <w:r w:rsidRPr="007A6AA5">
        <w:rPr>
          <w:rFonts w:ascii="Times New Roman" w:hAnsi="Times New Roman" w:cs="Times New Roman"/>
          <w:sz w:val="24"/>
          <w:lang w:val="en-US"/>
        </w:rPr>
        <w:tab/>
        <w:t xml:space="preserve">C. R. Evans, C. P. </w:t>
      </w:r>
      <w:proofErr w:type="spellStart"/>
      <w:r w:rsidRPr="007A6AA5">
        <w:rPr>
          <w:rFonts w:ascii="Times New Roman" w:hAnsi="Times New Roman" w:cs="Times New Roman"/>
          <w:sz w:val="24"/>
          <w:lang w:val="en-US"/>
        </w:rPr>
        <w:t>Kempes</w:t>
      </w:r>
      <w:proofErr w:type="spellEnd"/>
      <w:r w:rsidRPr="007A6AA5">
        <w:rPr>
          <w:rFonts w:ascii="Times New Roman" w:hAnsi="Times New Roman" w:cs="Times New Roman"/>
          <w:sz w:val="24"/>
          <w:lang w:val="en-US"/>
        </w:rPr>
        <w:t xml:space="preserve">, A. Price-Whelan, L. E. P. Dietrich, Metabolic Heterogeneity and Cross-Feeding in Bacterial Multicellular Systems. </w:t>
      </w:r>
      <w:r w:rsidRPr="007A6AA5">
        <w:rPr>
          <w:rFonts w:ascii="Times New Roman" w:hAnsi="Times New Roman" w:cs="Times New Roman"/>
          <w:i/>
          <w:iCs/>
          <w:sz w:val="24"/>
          <w:lang w:val="en-US"/>
        </w:rPr>
        <w:t>Trends in Micro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28</w:t>
      </w:r>
      <w:r w:rsidRPr="007A6AA5">
        <w:rPr>
          <w:rFonts w:ascii="Times New Roman" w:hAnsi="Times New Roman" w:cs="Times New Roman"/>
          <w:sz w:val="24"/>
          <w:lang w:val="en-US"/>
        </w:rPr>
        <w:t>, 732–743 (2020).</w:t>
      </w:r>
    </w:p>
    <w:p w14:paraId="5538AB2F"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19. </w:t>
      </w:r>
      <w:r w:rsidRPr="007A6AA5">
        <w:rPr>
          <w:rFonts w:ascii="Times New Roman" w:hAnsi="Times New Roman" w:cs="Times New Roman"/>
          <w:sz w:val="24"/>
          <w:lang w:val="en-US"/>
        </w:rPr>
        <w:tab/>
        <w:t xml:space="preserve">A. Mukherjee, J. </w:t>
      </w:r>
      <w:proofErr w:type="spellStart"/>
      <w:r w:rsidRPr="007A6AA5">
        <w:rPr>
          <w:rFonts w:ascii="Times New Roman" w:hAnsi="Times New Roman" w:cs="Times New Roman"/>
          <w:sz w:val="24"/>
          <w:lang w:val="en-US"/>
        </w:rPr>
        <w:t>Ealy</w:t>
      </w:r>
      <w:proofErr w:type="spellEnd"/>
      <w:r w:rsidRPr="007A6AA5">
        <w:rPr>
          <w:rFonts w:ascii="Times New Roman" w:hAnsi="Times New Roman" w:cs="Times New Roman"/>
          <w:sz w:val="24"/>
          <w:lang w:val="en-US"/>
        </w:rPr>
        <w:t xml:space="preserve">, Y. Huang, N. C. </w:t>
      </w:r>
      <w:proofErr w:type="spellStart"/>
      <w:r w:rsidRPr="007A6AA5">
        <w:rPr>
          <w:rFonts w:ascii="Times New Roman" w:hAnsi="Times New Roman" w:cs="Times New Roman"/>
          <w:sz w:val="24"/>
          <w:lang w:val="en-US"/>
        </w:rPr>
        <w:t>Benites</w:t>
      </w:r>
      <w:proofErr w:type="spellEnd"/>
      <w:r w:rsidRPr="007A6AA5">
        <w:rPr>
          <w:rFonts w:ascii="Times New Roman" w:hAnsi="Times New Roman" w:cs="Times New Roman"/>
          <w:sz w:val="24"/>
          <w:lang w:val="en-US"/>
        </w:rPr>
        <w:t xml:space="preserve">, M. Polk, M. </w:t>
      </w:r>
      <w:proofErr w:type="spellStart"/>
      <w:r w:rsidRPr="007A6AA5">
        <w:rPr>
          <w:rFonts w:ascii="Times New Roman" w:hAnsi="Times New Roman" w:cs="Times New Roman"/>
          <w:sz w:val="24"/>
          <w:lang w:val="en-US"/>
        </w:rPr>
        <w:t>Basan</w:t>
      </w:r>
      <w:proofErr w:type="spellEnd"/>
      <w:r w:rsidRPr="007A6AA5">
        <w:rPr>
          <w:rFonts w:ascii="Times New Roman" w:hAnsi="Times New Roman" w:cs="Times New Roman"/>
          <w:sz w:val="24"/>
          <w:lang w:val="en-US"/>
        </w:rPr>
        <w:t xml:space="preserve">, Coexisting ecotypes in long-term evolution emerged from interacting trade-offs.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Commun</w:t>
      </w:r>
      <w:proofErr w:type="spellEnd"/>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4</w:t>
      </w:r>
      <w:r w:rsidRPr="007A6AA5">
        <w:rPr>
          <w:rFonts w:ascii="Times New Roman" w:hAnsi="Times New Roman" w:cs="Times New Roman"/>
          <w:sz w:val="24"/>
          <w:lang w:val="en-US"/>
        </w:rPr>
        <w:t>, 3805 (2023).</w:t>
      </w:r>
    </w:p>
    <w:p w14:paraId="7A0BFF6A"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0. </w:t>
      </w:r>
      <w:r w:rsidRPr="007A6AA5">
        <w:rPr>
          <w:rFonts w:ascii="Times New Roman" w:hAnsi="Times New Roman" w:cs="Times New Roman"/>
          <w:sz w:val="24"/>
          <w:lang w:val="en-US"/>
        </w:rPr>
        <w:tab/>
        <w:t xml:space="preserve">X. Wang, K. Xia, X. Yang, C. Tang, Growth strategy of microbes on mixed carbon sources.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Commun</w:t>
      </w:r>
      <w:proofErr w:type="spellEnd"/>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0</w:t>
      </w:r>
      <w:r w:rsidRPr="007A6AA5">
        <w:rPr>
          <w:rFonts w:ascii="Times New Roman" w:hAnsi="Times New Roman" w:cs="Times New Roman"/>
          <w:sz w:val="24"/>
          <w:lang w:val="en-US"/>
        </w:rPr>
        <w:t>, 1279 (2019).</w:t>
      </w:r>
    </w:p>
    <w:p w14:paraId="39528171" w14:textId="77777777" w:rsidR="007A6AA5" w:rsidRPr="007A6AA5" w:rsidRDefault="007A6AA5" w:rsidP="007A6AA5">
      <w:pPr>
        <w:pStyle w:val="Bibliography"/>
        <w:rPr>
          <w:rFonts w:ascii="Times New Roman" w:hAnsi="Times New Roman" w:cs="Times New Roman"/>
          <w:sz w:val="24"/>
        </w:rPr>
      </w:pPr>
      <w:r w:rsidRPr="007A6AA5">
        <w:rPr>
          <w:rFonts w:ascii="Times New Roman" w:hAnsi="Times New Roman" w:cs="Times New Roman"/>
          <w:sz w:val="24"/>
          <w:lang w:val="en-US"/>
        </w:rPr>
        <w:t xml:space="preserve">21. </w:t>
      </w:r>
      <w:r w:rsidRPr="007A6AA5">
        <w:rPr>
          <w:rFonts w:ascii="Times New Roman" w:hAnsi="Times New Roman" w:cs="Times New Roman"/>
          <w:sz w:val="24"/>
          <w:lang w:val="en-US"/>
        </w:rPr>
        <w:tab/>
        <w:t xml:space="preserve">E. Perrin, V. </w:t>
      </w:r>
      <w:proofErr w:type="spellStart"/>
      <w:r w:rsidRPr="007A6AA5">
        <w:rPr>
          <w:rFonts w:ascii="Times New Roman" w:hAnsi="Times New Roman" w:cs="Times New Roman"/>
          <w:sz w:val="24"/>
          <w:lang w:val="en-US"/>
        </w:rPr>
        <w:t>Ghini</w:t>
      </w:r>
      <w:proofErr w:type="spellEnd"/>
      <w:r w:rsidRPr="007A6AA5">
        <w:rPr>
          <w:rFonts w:ascii="Times New Roman" w:hAnsi="Times New Roman" w:cs="Times New Roman"/>
          <w:sz w:val="24"/>
          <w:lang w:val="en-US"/>
        </w:rPr>
        <w:t xml:space="preserve">, M. </w:t>
      </w:r>
      <w:proofErr w:type="spellStart"/>
      <w:r w:rsidRPr="007A6AA5">
        <w:rPr>
          <w:rFonts w:ascii="Times New Roman" w:hAnsi="Times New Roman" w:cs="Times New Roman"/>
          <w:sz w:val="24"/>
          <w:lang w:val="en-US"/>
        </w:rPr>
        <w:t>Giovannini</w:t>
      </w:r>
      <w:proofErr w:type="spellEnd"/>
      <w:r w:rsidRPr="007A6AA5">
        <w:rPr>
          <w:rFonts w:ascii="Times New Roman" w:hAnsi="Times New Roman" w:cs="Times New Roman"/>
          <w:sz w:val="24"/>
          <w:lang w:val="en-US"/>
        </w:rPr>
        <w:t xml:space="preserve">, F. Di Patti, B. </w:t>
      </w:r>
      <w:proofErr w:type="spellStart"/>
      <w:r w:rsidRPr="007A6AA5">
        <w:rPr>
          <w:rFonts w:ascii="Times New Roman" w:hAnsi="Times New Roman" w:cs="Times New Roman"/>
          <w:sz w:val="24"/>
          <w:lang w:val="en-US"/>
        </w:rPr>
        <w:t>Cardazzo</w:t>
      </w:r>
      <w:proofErr w:type="spellEnd"/>
      <w:r w:rsidRPr="007A6AA5">
        <w:rPr>
          <w:rFonts w:ascii="Times New Roman" w:hAnsi="Times New Roman" w:cs="Times New Roman"/>
          <w:sz w:val="24"/>
          <w:lang w:val="en-US"/>
        </w:rPr>
        <w:t xml:space="preserve">, L. </w:t>
      </w:r>
      <w:proofErr w:type="spellStart"/>
      <w:r w:rsidRPr="007A6AA5">
        <w:rPr>
          <w:rFonts w:ascii="Times New Roman" w:hAnsi="Times New Roman" w:cs="Times New Roman"/>
          <w:sz w:val="24"/>
          <w:lang w:val="en-US"/>
        </w:rPr>
        <w:t>Carraro</w:t>
      </w:r>
      <w:proofErr w:type="spellEnd"/>
      <w:r w:rsidRPr="007A6AA5">
        <w:rPr>
          <w:rFonts w:ascii="Times New Roman" w:hAnsi="Times New Roman" w:cs="Times New Roman"/>
          <w:sz w:val="24"/>
          <w:lang w:val="en-US"/>
        </w:rPr>
        <w:t xml:space="preserve">, C. </w:t>
      </w:r>
      <w:proofErr w:type="spellStart"/>
      <w:r w:rsidRPr="007A6AA5">
        <w:rPr>
          <w:rFonts w:ascii="Times New Roman" w:hAnsi="Times New Roman" w:cs="Times New Roman"/>
          <w:sz w:val="24"/>
          <w:lang w:val="en-US"/>
        </w:rPr>
        <w:t>Fagorzi</w:t>
      </w:r>
      <w:proofErr w:type="spellEnd"/>
      <w:r w:rsidRPr="007A6AA5">
        <w:rPr>
          <w:rFonts w:ascii="Times New Roman" w:hAnsi="Times New Roman" w:cs="Times New Roman"/>
          <w:sz w:val="24"/>
          <w:lang w:val="en-US"/>
        </w:rPr>
        <w:t xml:space="preserve">, P. Turano, R. </w:t>
      </w:r>
      <w:proofErr w:type="spellStart"/>
      <w:r w:rsidRPr="007A6AA5">
        <w:rPr>
          <w:rFonts w:ascii="Times New Roman" w:hAnsi="Times New Roman" w:cs="Times New Roman"/>
          <w:sz w:val="24"/>
          <w:lang w:val="en-US"/>
        </w:rPr>
        <w:t>Fani</w:t>
      </w:r>
      <w:proofErr w:type="spellEnd"/>
      <w:r w:rsidRPr="007A6AA5">
        <w:rPr>
          <w:rFonts w:ascii="Times New Roman" w:hAnsi="Times New Roman" w:cs="Times New Roman"/>
          <w:sz w:val="24"/>
          <w:lang w:val="en-US"/>
        </w:rPr>
        <w:t xml:space="preserve">, M. </w:t>
      </w:r>
      <w:proofErr w:type="spellStart"/>
      <w:r w:rsidRPr="007A6AA5">
        <w:rPr>
          <w:rFonts w:ascii="Times New Roman" w:hAnsi="Times New Roman" w:cs="Times New Roman"/>
          <w:sz w:val="24"/>
          <w:lang w:val="en-US"/>
        </w:rPr>
        <w:t>Fondi</w:t>
      </w:r>
      <w:proofErr w:type="spellEnd"/>
      <w:r w:rsidRPr="007A6AA5">
        <w:rPr>
          <w:rFonts w:ascii="Times New Roman" w:hAnsi="Times New Roman" w:cs="Times New Roman"/>
          <w:sz w:val="24"/>
          <w:lang w:val="en-US"/>
        </w:rPr>
        <w:t xml:space="preserve">, </w:t>
      </w:r>
      <w:proofErr w:type="spellStart"/>
      <w:r w:rsidRPr="007A6AA5">
        <w:rPr>
          <w:rFonts w:ascii="Times New Roman" w:hAnsi="Times New Roman" w:cs="Times New Roman"/>
          <w:sz w:val="24"/>
          <w:lang w:val="en-US"/>
        </w:rPr>
        <w:t>Diauxie</w:t>
      </w:r>
      <w:proofErr w:type="spellEnd"/>
      <w:r w:rsidRPr="007A6AA5">
        <w:rPr>
          <w:rFonts w:ascii="Times New Roman" w:hAnsi="Times New Roman" w:cs="Times New Roman"/>
          <w:sz w:val="24"/>
          <w:lang w:val="en-US"/>
        </w:rPr>
        <w:t xml:space="preserve"> and co-utilization of carbon sources can coexist during bacterial growth in nutritionally complex environments. </w:t>
      </w:r>
      <w:r w:rsidRPr="007A6AA5">
        <w:rPr>
          <w:rFonts w:ascii="Times New Roman" w:hAnsi="Times New Roman" w:cs="Times New Roman"/>
          <w:i/>
          <w:iCs/>
          <w:sz w:val="24"/>
        </w:rPr>
        <w:t>Nat Commun</w:t>
      </w:r>
      <w:r w:rsidRPr="007A6AA5">
        <w:rPr>
          <w:rFonts w:ascii="Times New Roman" w:hAnsi="Times New Roman" w:cs="Times New Roman"/>
          <w:sz w:val="24"/>
        </w:rPr>
        <w:t xml:space="preserve"> </w:t>
      </w:r>
      <w:r w:rsidRPr="007A6AA5">
        <w:rPr>
          <w:rFonts w:ascii="Times New Roman" w:hAnsi="Times New Roman" w:cs="Times New Roman"/>
          <w:b/>
          <w:bCs/>
          <w:sz w:val="24"/>
        </w:rPr>
        <w:t>11</w:t>
      </w:r>
      <w:r w:rsidRPr="007A6AA5">
        <w:rPr>
          <w:rFonts w:ascii="Times New Roman" w:hAnsi="Times New Roman" w:cs="Times New Roman"/>
          <w:sz w:val="24"/>
        </w:rPr>
        <w:t>, 3135 (2020).</w:t>
      </w:r>
    </w:p>
    <w:p w14:paraId="2D3C9050"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rPr>
        <w:t xml:space="preserve">22. </w:t>
      </w:r>
      <w:r w:rsidRPr="007A6AA5">
        <w:rPr>
          <w:rFonts w:ascii="Times New Roman" w:hAnsi="Times New Roman" w:cs="Times New Roman"/>
          <w:sz w:val="24"/>
        </w:rPr>
        <w:tab/>
        <w:t xml:space="preserve">J. (1910-1976) A. Monod, </w:t>
      </w:r>
      <w:r w:rsidRPr="007A6AA5">
        <w:rPr>
          <w:rFonts w:ascii="Times New Roman" w:hAnsi="Times New Roman" w:cs="Times New Roman"/>
          <w:i/>
          <w:iCs/>
          <w:sz w:val="24"/>
        </w:rPr>
        <w:t>Recherches Sur La Croissance Des Cultures Bactériennes</w:t>
      </w:r>
      <w:r w:rsidRPr="007A6AA5">
        <w:rPr>
          <w:rFonts w:ascii="Times New Roman" w:hAnsi="Times New Roman" w:cs="Times New Roman"/>
          <w:sz w:val="24"/>
        </w:rPr>
        <w:t xml:space="preserve"> (Hermann. </w:t>
      </w:r>
      <w:r w:rsidRPr="007A6AA5">
        <w:rPr>
          <w:rFonts w:ascii="Times New Roman" w:hAnsi="Times New Roman" w:cs="Times New Roman"/>
          <w:sz w:val="24"/>
          <w:lang w:val="en-US"/>
        </w:rPr>
        <w:t>Paris, 1941).</w:t>
      </w:r>
    </w:p>
    <w:p w14:paraId="077912C0"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3. </w:t>
      </w:r>
      <w:r w:rsidRPr="007A6AA5">
        <w:rPr>
          <w:rFonts w:ascii="Times New Roman" w:hAnsi="Times New Roman" w:cs="Times New Roman"/>
          <w:sz w:val="24"/>
          <w:lang w:val="en-US"/>
        </w:rPr>
        <w:tab/>
        <w:t xml:space="preserve">K. Amarnath, A. V. </w:t>
      </w:r>
      <w:proofErr w:type="spellStart"/>
      <w:r w:rsidRPr="007A6AA5">
        <w:rPr>
          <w:rFonts w:ascii="Times New Roman" w:hAnsi="Times New Roman" w:cs="Times New Roman"/>
          <w:sz w:val="24"/>
          <w:lang w:val="en-US"/>
        </w:rPr>
        <w:t>Narla</w:t>
      </w:r>
      <w:proofErr w:type="spellEnd"/>
      <w:r w:rsidRPr="007A6AA5">
        <w:rPr>
          <w:rFonts w:ascii="Times New Roman" w:hAnsi="Times New Roman" w:cs="Times New Roman"/>
          <w:sz w:val="24"/>
          <w:lang w:val="en-US"/>
        </w:rPr>
        <w:t xml:space="preserve">, S. </w:t>
      </w:r>
      <w:proofErr w:type="spellStart"/>
      <w:r w:rsidRPr="007A6AA5">
        <w:rPr>
          <w:rFonts w:ascii="Times New Roman" w:hAnsi="Times New Roman" w:cs="Times New Roman"/>
          <w:sz w:val="24"/>
          <w:lang w:val="en-US"/>
        </w:rPr>
        <w:t>Pontrelli</w:t>
      </w:r>
      <w:proofErr w:type="spellEnd"/>
      <w:r w:rsidRPr="007A6AA5">
        <w:rPr>
          <w:rFonts w:ascii="Times New Roman" w:hAnsi="Times New Roman" w:cs="Times New Roman"/>
          <w:sz w:val="24"/>
          <w:lang w:val="en-US"/>
        </w:rPr>
        <w:t xml:space="preserve">, J. Dong, J. </w:t>
      </w:r>
      <w:proofErr w:type="spellStart"/>
      <w:r w:rsidRPr="007A6AA5">
        <w:rPr>
          <w:rFonts w:ascii="Times New Roman" w:hAnsi="Times New Roman" w:cs="Times New Roman"/>
          <w:sz w:val="24"/>
          <w:lang w:val="en-US"/>
        </w:rPr>
        <w:t>Reddan</w:t>
      </w:r>
      <w:proofErr w:type="spellEnd"/>
      <w:r w:rsidRPr="007A6AA5">
        <w:rPr>
          <w:rFonts w:ascii="Times New Roman" w:hAnsi="Times New Roman" w:cs="Times New Roman"/>
          <w:sz w:val="24"/>
          <w:lang w:val="en-US"/>
        </w:rPr>
        <w:t xml:space="preserve">, B. R. Taylor, T. </w:t>
      </w:r>
      <w:proofErr w:type="spellStart"/>
      <w:r w:rsidRPr="007A6AA5">
        <w:rPr>
          <w:rFonts w:ascii="Times New Roman" w:hAnsi="Times New Roman" w:cs="Times New Roman"/>
          <w:sz w:val="24"/>
          <w:lang w:val="en-US"/>
        </w:rPr>
        <w:t>Caglar</w:t>
      </w:r>
      <w:proofErr w:type="spellEnd"/>
      <w:r w:rsidRPr="007A6AA5">
        <w:rPr>
          <w:rFonts w:ascii="Times New Roman" w:hAnsi="Times New Roman" w:cs="Times New Roman"/>
          <w:sz w:val="24"/>
          <w:lang w:val="en-US"/>
        </w:rPr>
        <w:t xml:space="preserve">, J. Schwartzman, U. Sauer, O. X. Cordero, T. Hwa, Stress-induced metabolic exchanges between complementary bacterial types underly a dynamic mechanism of inter-species stress resistance.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Commun</w:t>
      </w:r>
      <w:proofErr w:type="spellEnd"/>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4</w:t>
      </w:r>
      <w:r w:rsidRPr="007A6AA5">
        <w:rPr>
          <w:rFonts w:ascii="Times New Roman" w:hAnsi="Times New Roman" w:cs="Times New Roman"/>
          <w:sz w:val="24"/>
          <w:lang w:val="en-US"/>
        </w:rPr>
        <w:t>, 3165 (2023).</w:t>
      </w:r>
    </w:p>
    <w:p w14:paraId="4AD10061"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4. </w:t>
      </w:r>
      <w:r w:rsidRPr="007A6AA5">
        <w:rPr>
          <w:rFonts w:ascii="Times New Roman" w:hAnsi="Times New Roman" w:cs="Times New Roman"/>
          <w:sz w:val="24"/>
          <w:lang w:val="en-US"/>
        </w:rPr>
        <w:tab/>
        <w:t xml:space="preserve">B. Liu, D. R. Garza, D. </w:t>
      </w:r>
      <w:proofErr w:type="spellStart"/>
      <w:r w:rsidRPr="007A6AA5">
        <w:rPr>
          <w:rFonts w:ascii="Times New Roman" w:hAnsi="Times New Roman" w:cs="Times New Roman"/>
          <w:sz w:val="24"/>
          <w:lang w:val="en-US"/>
        </w:rPr>
        <w:t>Gonze</w:t>
      </w:r>
      <w:proofErr w:type="spellEnd"/>
      <w:r w:rsidRPr="007A6AA5">
        <w:rPr>
          <w:rFonts w:ascii="Times New Roman" w:hAnsi="Times New Roman" w:cs="Times New Roman"/>
          <w:sz w:val="24"/>
          <w:lang w:val="en-US"/>
        </w:rPr>
        <w:t xml:space="preserve">, A. </w:t>
      </w:r>
      <w:proofErr w:type="spellStart"/>
      <w:r w:rsidRPr="007A6AA5">
        <w:rPr>
          <w:rFonts w:ascii="Times New Roman" w:hAnsi="Times New Roman" w:cs="Times New Roman"/>
          <w:sz w:val="24"/>
          <w:lang w:val="en-US"/>
        </w:rPr>
        <w:t>Krzynowek</w:t>
      </w:r>
      <w:proofErr w:type="spellEnd"/>
      <w:r w:rsidRPr="007A6AA5">
        <w:rPr>
          <w:rFonts w:ascii="Times New Roman" w:hAnsi="Times New Roman" w:cs="Times New Roman"/>
          <w:sz w:val="24"/>
          <w:lang w:val="en-US"/>
        </w:rPr>
        <w:t xml:space="preserve">, K. </w:t>
      </w:r>
      <w:proofErr w:type="spellStart"/>
      <w:r w:rsidRPr="007A6AA5">
        <w:rPr>
          <w:rFonts w:ascii="Times New Roman" w:hAnsi="Times New Roman" w:cs="Times New Roman"/>
          <w:sz w:val="24"/>
          <w:lang w:val="en-US"/>
        </w:rPr>
        <w:t>Simoens</w:t>
      </w:r>
      <w:proofErr w:type="spellEnd"/>
      <w:r w:rsidRPr="007A6AA5">
        <w:rPr>
          <w:rFonts w:ascii="Times New Roman" w:hAnsi="Times New Roman" w:cs="Times New Roman"/>
          <w:sz w:val="24"/>
          <w:lang w:val="en-US"/>
        </w:rPr>
        <w:t xml:space="preserve">, K. </w:t>
      </w:r>
      <w:proofErr w:type="spellStart"/>
      <w:r w:rsidRPr="007A6AA5">
        <w:rPr>
          <w:rFonts w:ascii="Times New Roman" w:hAnsi="Times New Roman" w:cs="Times New Roman"/>
          <w:sz w:val="24"/>
          <w:lang w:val="en-US"/>
        </w:rPr>
        <w:t>Bernaerts</w:t>
      </w:r>
      <w:proofErr w:type="spellEnd"/>
      <w:r w:rsidRPr="007A6AA5">
        <w:rPr>
          <w:rFonts w:ascii="Times New Roman" w:hAnsi="Times New Roman" w:cs="Times New Roman"/>
          <w:sz w:val="24"/>
          <w:lang w:val="en-US"/>
        </w:rPr>
        <w:t xml:space="preserve">, A. </w:t>
      </w:r>
      <w:proofErr w:type="spellStart"/>
      <w:r w:rsidRPr="007A6AA5">
        <w:rPr>
          <w:rFonts w:ascii="Times New Roman" w:hAnsi="Times New Roman" w:cs="Times New Roman"/>
          <w:sz w:val="24"/>
          <w:lang w:val="en-US"/>
        </w:rPr>
        <w:t>Geirnaert</w:t>
      </w:r>
      <w:proofErr w:type="spellEnd"/>
      <w:r w:rsidRPr="007A6AA5">
        <w:rPr>
          <w:rFonts w:ascii="Times New Roman" w:hAnsi="Times New Roman" w:cs="Times New Roman"/>
          <w:sz w:val="24"/>
          <w:lang w:val="en-US"/>
        </w:rPr>
        <w:t xml:space="preserve">, K. Faust, Starvation response strategies impact the interaction dynamics of human gut bacteria: a study of Bacteroides </w:t>
      </w:r>
      <w:proofErr w:type="spellStart"/>
      <w:r w:rsidRPr="007A6AA5">
        <w:rPr>
          <w:rFonts w:ascii="Times New Roman" w:hAnsi="Times New Roman" w:cs="Times New Roman"/>
          <w:sz w:val="24"/>
          <w:lang w:val="en-US"/>
        </w:rPr>
        <w:t>thetaiotaomicron</w:t>
      </w:r>
      <w:proofErr w:type="spellEnd"/>
      <w:r w:rsidRPr="007A6AA5">
        <w:rPr>
          <w:rFonts w:ascii="Times New Roman" w:hAnsi="Times New Roman" w:cs="Times New Roman"/>
          <w:sz w:val="24"/>
          <w:lang w:val="en-US"/>
        </w:rPr>
        <w:t xml:space="preserve"> and </w:t>
      </w:r>
      <w:proofErr w:type="spellStart"/>
      <w:r w:rsidRPr="007A6AA5">
        <w:rPr>
          <w:rFonts w:ascii="Times New Roman" w:hAnsi="Times New Roman" w:cs="Times New Roman"/>
          <w:sz w:val="24"/>
          <w:lang w:val="en-US"/>
        </w:rPr>
        <w:t>Roseburia</w:t>
      </w:r>
      <w:proofErr w:type="spellEnd"/>
      <w:r w:rsidRPr="007A6AA5">
        <w:rPr>
          <w:rFonts w:ascii="Times New Roman" w:hAnsi="Times New Roman" w:cs="Times New Roman"/>
          <w:sz w:val="24"/>
          <w:lang w:val="en-US"/>
        </w:rPr>
        <w:t xml:space="preserve"> intestinalis. </w:t>
      </w:r>
      <w:proofErr w:type="spellStart"/>
      <w:r w:rsidRPr="007A6AA5">
        <w:rPr>
          <w:rFonts w:ascii="Times New Roman" w:hAnsi="Times New Roman" w:cs="Times New Roman"/>
          <w:sz w:val="24"/>
          <w:lang w:val="en-US"/>
        </w:rPr>
        <w:t>bioRxiv</w:t>
      </w:r>
      <w:proofErr w:type="spellEnd"/>
      <w:r w:rsidRPr="007A6AA5">
        <w:rPr>
          <w:rFonts w:ascii="Times New Roman" w:hAnsi="Times New Roman" w:cs="Times New Roman"/>
          <w:sz w:val="24"/>
          <w:lang w:val="en-US"/>
        </w:rPr>
        <w:t xml:space="preserve"> [Preprint] (2023). https://doi.org/10.1101/2023.02.02.526806.</w:t>
      </w:r>
    </w:p>
    <w:p w14:paraId="4F085EA8"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lastRenderedPageBreak/>
        <w:t xml:space="preserve">25. </w:t>
      </w:r>
      <w:r w:rsidRPr="007A6AA5">
        <w:rPr>
          <w:rFonts w:ascii="Times New Roman" w:hAnsi="Times New Roman" w:cs="Times New Roman"/>
          <w:sz w:val="24"/>
          <w:lang w:val="en-US"/>
        </w:rPr>
        <w:tab/>
        <w:t xml:space="preserve">A. A. Malik, J. B. H. </w:t>
      </w:r>
      <w:proofErr w:type="spellStart"/>
      <w:r w:rsidRPr="007A6AA5">
        <w:rPr>
          <w:rFonts w:ascii="Times New Roman" w:hAnsi="Times New Roman" w:cs="Times New Roman"/>
          <w:sz w:val="24"/>
          <w:lang w:val="en-US"/>
        </w:rPr>
        <w:t>Martiny</w:t>
      </w:r>
      <w:proofErr w:type="spellEnd"/>
      <w:r w:rsidRPr="007A6AA5">
        <w:rPr>
          <w:rFonts w:ascii="Times New Roman" w:hAnsi="Times New Roman" w:cs="Times New Roman"/>
          <w:sz w:val="24"/>
          <w:lang w:val="en-US"/>
        </w:rPr>
        <w:t xml:space="preserve">, E. L. Brodie, A. C. </w:t>
      </w:r>
      <w:proofErr w:type="spellStart"/>
      <w:r w:rsidRPr="007A6AA5">
        <w:rPr>
          <w:rFonts w:ascii="Times New Roman" w:hAnsi="Times New Roman" w:cs="Times New Roman"/>
          <w:sz w:val="24"/>
          <w:lang w:val="en-US"/>
        </w:rPr>
        <w:t>Martiny</w:t>
      </w:r>
      <w:proofErr w:type="spellEnd"/>
      <w:r w:rsidRPr="007A6AA5">
        <w:rPr>
          <w:rFonts w:ascii="Times New Roman" w:hAnsi="Times New Roman" w:cs="Times New Roman"/>
          <w:sz w:val="24"/>
          <w:lang w:val="en-US"/>
        </w:rPr>
        <w:t xml:space="preserve">, K. K. </w:t>
      </w:r>
      <w:proofErr w:type="spellStart"/>
      <w:r w:rsidRPr="007A6AA5">
        <w:rPr>
          <w:rFonts w:ascii="Times New Roman" w:hAnsi="Times New Roman" w:cs="Times New Roman"/>
          <w:sz w:val="24"/>
          <w:lang w:val="en-US"/>
        </w:rPr>
        <w:t>Treseder</w:t>
      </w:r>
      <w:proofErr w:type="spellEnd"/>
      <w:r w:rsidRPr="007A6AA5">
        <w:rPr>
          <w:rFonts w:ascii="Times New Roman" w:hAnsi="Times New Roman" w:cs="Times New Roman"/>
          <w:sz w:val="24"/>
          <w:lang w:val="en-US"/>
        </w:rPr>
        <w:t xml:space="preserve">, S. D. Allison, Defining trait-based microbial strategies with consequences for soil carbon cycling under climate change. </w:t>
      </w:r>
      <w:r w:rsidRPr="007A6AA5">
        <w:rPr>
          <w:rFonts w:ascii="Times New Roman" w:hAnsi="Times New Roman" w:cs="Times New Roman"/>
          <w:i/>
          <w:iCs/>
          <w:sz w:val="24"/>
          <w:lang w:val="en-US"/>
        </w:rPr>
        <w:t>The ISME Journal</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4</w:t>
      </w:r>
      <w:r w:rsidRPr="007A6AA5">
        <w:rPr>
          <w:rFonts w:ascii="Times New Roman" w:hAnsi="Times New Roman" w:cs="Times New Roman"/>
          <w:sz w:val="24"/>
          <w:lang w:val="en-US"/>
        </w:rPr>
        <w:t>, 1–9 (2020).</w:t>
      </w:r>
    </w:p>
    <w:p w14:paraId="0F242F92"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6. </w:t>
      </w:r>
      <w:r w:rsidRPr="007A6AA5">
        <w:rPr>
          <w:rFonts w:ascii="Times New Roman" w:hAnsi="Times New Roman" w:cs="Times New Roman"/>
          <w:sz w:val="24"/>
          <w:lang w:val="en-US"/>
        </w:rPr>
        <w:tab/>
        <w:t xml:space="preserve">S. H. Duncan, P. Louis, J. M. Thomson, H. J. Flint, </w:t>
      </w:r>
      <w:proofErr w:type="gramStart"/>
      <w:r w:rsidRPr="007A6AA5">
        <w:rPr>
          <w:rFonts w:ascii="Times New Roman" w:hAnsi="Times New Roman" w:cs="Times New Roman"/>
          <w:sz w:val="24"/>
          <w:lang w:val="en-US"/>
        </w:rPr>
        <w:t>The</w:t>
      </w:r>
      <w:proofErr w:type="gramEnd"/>
      <w:r w:rsidRPr="007A6AA5">
        <w:rPr>
          <w:rFonts w:ascii="Times New Roman" w:hAnsi="Times New Roman" w:cs="Times New Roman"/>
          <w:sz w:val="24"/>
          <w:lang w:val="en-US"/>
        </w:rPr>
        <w:t xml:space="preserve"> role of pH in determining the species composition of the human colonic microbiota. </w:t>
      </w:r>
      <w:r w:rsidRPr="007A6AA5">
        <w:rPr>
          <w:rFonts w:ascii="Times New Roman" w:hAnsi="Times New Roman" w:cs="Times New Roman"/>
          <w:i/>
          <w:iCs/>
          <w:sz w:val="24"/>
          <w:lang w:val="en-US"/>
        </w:rPr>
        <w:t>Environmental Micro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1</w:t>
      </w:r>
      <w:r w:rsidRPr="007A6AA5">
        <w:rPr>
          <w:rFonts w:ascii="Times New Roman" w:hAnsi="Times New Roman" w:cs="Times New Roman"/>
          <w:sz w:val="24"/>
          <w:lang w:val="en-US"/>
        </w:rPr>
        <w:t>, 2112–2122 (2009).</w:t>
      </w:r>
    </w:p>
    <w:p w14:paraId="7A41B406"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7. </w:t>
      </w:r>
      <w:r w:rsidRPr="007A6AA5">
        <w:rPr>
          <w:rFonts w:ascii="Times New Roman" w:hAnsi="Times New Roman" w:cs="Times New Roman"/>
          <w:sz w:val="24"/>
          <w:lang w:val="en-US"/>
        </w:rPr>
        <w:tab/>
        <w:t xml:space="preserve">C. van de Velde, C. Joseph, K. </w:t>
      </w:r>
      <w:proofErr w:type="spellStart"/>
      <w:r w:rsidRPr="007A6AA5">
        <w:rPr>
          <w:rFonts w:ascii="Times New Roman" w:hAnsi="Times New Roman" w:cs="Times New Roman"/>
          <w:sz w:val="24"/>
          <w:lang w:val="en-US"/>
        </w:rPr>
        <w:t>Simoens</w:t>
      </w:r>
      <w:proofErr w:type="spellEnd"/>
      <w:r w:rsidRPr="007A6AA5">
        <w:rPr>
          <w:rFonts w:ascii="Times New Roman" w:hAnsi="Times New Roman" w:cs="Times New Roman"/>
          <w:sz w:val="24"/>
          <w:lang w:val="en-US"/>
        </w:rPr>
        <w:t xml:space="preserve">, J. </w:t>
      </w:r>
      <w:proofErr w:type="spellStart"/>
      <w:r w:rsidRPr="007A6AA5">
        <w:rPr>
          <w:rFonts w:ascii="Times New Roman" w:hAnsi="Times New Roman" w:cs="Times New Roman"/>
          <w:sz w:val="24"/>
          <w:lang w:val="en-US"/>
        </w:rPr>
        <w:t>Raes</w:t>
      </w:r>
      <w:proofErr w:type="spellEnd"/>
      <w:r w:rsidRPr="007A6AA5">
        <w:rPr>
          <w:rFonts w:ascii="Times New Roman" w:hAnsi="Times New Roman" w:cs="Times New Roman"/>
          <w:sz w:val="24"/>
          <w:lang w:val="en-US"/>
        </w:rPr>
        <w:t xml:space="preserve">, K. </w:t>
      </w:r>
      <w:proofErr w:type="spellStart"/>
      <w:r w:rsidRPr="007A6AA5">
        <w:rPr>
          <w:rFonts w:ascii="Times New Roman" w:hAnsi="Times New Roman" w:cs="Times New Roman"/>
          <w:sz w:val="24"/>
          <w:lang w:val="en-US"/>
        </w:rPr>
        <w:t>Bernaerts</w:t>
      </w:r>
      <w:proofErr w:type="spellEnd"/>
      <w:r w:rsidRPr="007A6AA5">
        <w:rPr>
          <w:rFonts w:ascii="Times New Roman" w:hAnsi="Times New Roman" w:cs="Times New Roman"/>
          <w:sz w:val="24"/>
          <w:lang w:val="en-US"/>
        </w:rPr>
        <w:t xml:space="preserve">, K. Faust, Technical versus biological variability in a synthetic human gut community. </w:t>
      </w:r>
      <w:r w:rsidRPr="007A6AA5">
        <w:rPr>
          <w:rFonts w:ascii="Times New Roman" w:hAnsi="Times New Roman" w:cs="Times New Roman"/>
          <w:i/>
          <w:iCs/>
          <w:sz w:val="24"/>
          <w:lang w:val="en-US"/>
        </w:rPr>
        <w:t>Gut Microbes</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5</w:t>
      </w:r>
      <w:r w:rsidRPr="007A6AA5">
        <w:rPr>
          <w:rFonts w:ascii="Times New Roman" w:hAnsi="Times New Roman" w:cs="Times New Roman"/>
          <w:sz w:val="24"/>
          <w:lang w:val="en-US"/>
        </w:rPr>
        <w:t>, 2155019 (2023).</w:t>
      </w:r>
    </w:p>
    <w:p w14:paraId="45A44F07"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8. </w:t>
      </w:r>
      <w:r w:rsidRPr="007A6AA5">
        <w:rPr>
          <w:rFonts w:ascii="Times New Roman" w:hAnsi="Times New Roman" w:cs="Times New Roman"/>
          <w:sz w:val="24"/>
          <w:lang w:val="en-US"/>
        </w:rPr>
        <w:tab/>
        <w:t xml:space="preserve">L. Lahti, J. </w:t>
      </w:r>
      <w:proofErr w:type="spellStart"/>
      <w:r w:rsidRPr="007A6AA5">
        <w:rPr>
          <w:rFonts w:ascii="Times New Roman" w:hAnsi="Times New Roman" w:cs="Times New Roman"/>
          <w:sz w:val="24"/>
          <w:lang w:val="en-US"/>
        </w:rPr>
        <w:t>Salojärvi</w:t>
      </w:r>
      <w:proofErr w:type="spellEnd"/>
      <w:r w:rsidRPr="007A6AA5">
        <w:rPr>
          <w:rFonts w:ascii="Times New Roman" w:hAnsi="Times New Roman" w:cs="Times New Roman"/>
          <w:sz w:val="24"/>
          <w:lang w:val="en-US"/>
        </w:rPr>
        <w:t xml:space="preserve">, A. Salonen, M. </w:t>
      </w:r>
      <w:proofErr w:type="spellStart"/>
      <w:r w:rsidRPr="007A6AA5">
        <w:rPr>
          <w:rFonts w:ascii="Times New Roman" w:hAnsi="Times New Roman" w:cs="Times New Roman"/>
          <w:sz w:val="24"/>
          <w:lang w:val="en-US"/>
        </w:rPr>
        <w:t>Scheffer</w:t>
      </w:r>
      <w:proofErr w:type="spellEnd"/>
      <w:r w:rsidRPr="007A6AA5">
        <w:rPr>
          <w:rFonts w:ascii="Times New Roman" w:hAnsi="Times New Roman" w:cs="Times New Roman"/>
          <w:sz w:val="24"/>
          <w:lang w:val="en-US"/>
        </w:rPr>
        <w:t xml:space="preserve">, W. M. de Vos, Tipping elements in the human intestinal ecosystem.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Commun</w:t>
      </w:r>
      <w:proofErr w:type="spellEnd"/>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5</w:t>
      </w:r>
      <w:r w:rsidRPr="007A6AA5">
        <w:rPr>
          <w:rFonts w:ascii="Times New Roman" w:hAnsi="Times New Roman" w:cs="Times New Roman"/>
          <w:sz w:val="24"/>
          <w:lang w:val="en-US"/>
        </w:rPr>
        <w:t>, 4344 (2014).</w:t>
      </w:r>
    </w:p>
    <w:p w14:paraId="4B789B54"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29. </w:t>
      </w:r>
      <w:r w:rsidRPr="007A6AA5">
        <w:rPr>
          <w:rFonts w:ascii="Times New Roman" w:hAnsi="Times New Roman" w:cs="Times New Roman"/>
          <w:sz w:val="24"/>
          <w:lang w:val="en-US"/>
        </w:rPr>
        <w:tab/>
        <w:t xml:space="preserve">A. Bashan, T. E. Gibson, J. Friedman, V. J. Carey, S. T. Weiss, E. L. Hohmann, Y.-Y. Liu, Universality of human microbial dynamics. </w:t>
      </w:r>
      <w:r w:rsidRPr="007A6AA5">
        <w:rPr>
          <w:rFonts w:ascii="Times New Roman" w:hAnsi="Times New Roman" w:cs="Times New Roman"/>
          <w:i/>
          <w:iCs/>
          <w:sz w:val="24"/>
          <w:lang w:val="en-US"/>
        </w:rPr>
        <w:t>Nature</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534</w:t>
      </w:r>
      <w:r w:rsidRPr="007A6AA5">
        <w:rPr>
          <w:rFonts w:ascii="Times New Roman" w:hAnsi="Times New Roman" w:cs="Times New Roman"/>
          <w:sz w:val="24"/>
          <w:lang w:val="en-US"/>
        </w:rPr>
        <w:t>, 259–262 (2016).</w:t>
      </w:r>
    </w:p>
    <w:p w14:paraId="6CEBD2E9"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0. </w:t>
      </w:r>
      <w:r w:rsidRPr="007A6AA5">
        <w:rPr>
          <w:rFonts w:ascii="Times New Roman" w:hAnsi="Times New Roman" w:cs="Times New Roman"/>
          <w:sz w:val="24"/>
          <w:lang w:val="en-US"/>
        </w:rPr>
        <w:tab/>
        <w:t xml:space="preserve">J. C. C. Vila, Y.-Y. Liu, A. Sanchez, Dissimilarity–Overlap analysis of replicate enrichment communities. </w:t>
      </w:r>
      <w:r w:rsidRPr="007A6AA5">
        <w:rPr>
          <w:rFonts w:ascii="Times New Roman" w:hAnsi="Times New Roman" w:cs="Times New Roman"/>
          <w:i/>
          <w:iCs/>
          <w:sz w:val="24"/>
          <w:lang w:val="en-US"/>
        </w:rPr>
        <w:t>The ISME Journal</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4</w:t>
      </w:r>
      <w:r w:rsidRPr="007A6AA5">
        <w:rPr>
          <w:rFonts w:ascii="Times New Roman" w:hAnsi="Times New Roman" w:cs="Times New Roman"/>
          <w:sz w:val="24"/>
          <w:lang w:val="en-US"/>
        </w:rPr>
        <w:t>, 2505–2513 (2020).</w:t>
      </w:r>
    </w:p>
    <w:p w14:paraId="2E0715FA"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1. </w:t>
      </w:r>
      <w:r w:rsidRPr="007A6AA5">
        <w:rPr>
          <w:rFonts w:ascii="Times New Roman" w:hAnsi="Times New Roman" w:cs="Times New Roman"/>
          <w:sz w:val="24"/>
          <w:lang w:val="en-US"/>
        </w:rPr>
        <w:tab/>
        <w:t xml:space="preserve">A. F. Ansari, Y. B. S. Reddy, J. Raut, N. M. Dixit, </w:t>
      </w:r>
      <w:proofErr w:type="gramStart"/>
      <w:r w:rsidRPr="007A6AA5">
        <w:rPr>
          <w:rFonts w:ascii="Times New Roman" w:hAnsi="Times New Roman" w:cs="Times New Roman"/>
          <w:sz w:val="24"/>
          <w:lang w:val="en-US"/>
        </w:rPr>
        <w:t>An</w:t>
      </w:r>
      <w:proofErr w:type="gramEnd"/>
      <w:r w:rsidRPr="007A6AA5">
        <w:rPr>
          <w:rFonts w:ascii="Times New Roman" w:hAnsi="Times New Roman" w:cs="Times New Roman"/>
          <w:sz w:val="24"/>
          <w:lang w:val="en-US"/>
        </w:rPr>
        <w:t xml:space="preserve"> efficient and scalable top-down method for predicting structures of microbial communities. </w:t>
      </w:r>
      <w:r w:rsidRPr="007A6AA5">
        <w:rPr>
          <w:rFonts w:ascii="Times New Roman" w:hAnsi="Times New Roman" w:cs="Times New Roman"/>
          <w:i/>
          <w:iCs/>
          <w:sz w:val="24"/>
          <w:lang w:val="en-US"/>
        </w:rPr>
        <w:t xml:space="preserve">Nat </w:t>
      </w:r>
      <w:proofErr w:type="spellStart"/>
      <w:r w:rsidRPr="007A6AA5">
        <w:rPr>
          <w:rFonts w:ascii="Times New Roman" w:hAnsi="Times New Roman" w:cs="Times New Roman"/>
          <w:i/>
          <w:iCs/>
          <w:sz w:val="24"/>
          <w:lang w:val="en-US"/>
        </w:rPr>
        <w:t>Comput</w:t>
      </w:r>
      <w:proofErr w:type="spellEnd"/>
      <w:r w:rsidRPr="007A6AA5">
        <w:rPr>
          <w:rFonts w:ascii="Times New Roman" w:hAnsi="Times New Roman" w:cs="Times New Roman"/>
          <w:i/>
          <w:iCs/>
          <w:sz w:val="24"/>
          <w:lang w:val="en-US"/>
        </w:rPr>
        <w:t xml:space="preserve"> Sci</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w:t>
      </w:r>
      <w:r w:rsidRPr="007A6AA5">
        <w:rPr>
          <w:rFonts w:ascii="Times New Roman" w:hAnsi="Times New Roman" w:cs="Times New Roman"/>
          <w:sz w:val="24"/>
          <w:lang w:val="en-US"/>
        </w:rPr>
        <w:t>, 619–628 (2021).</w:t>
      </w:r>
    </w:p>
    <w:p w14:paraId="60E2EFDC"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2. </w:t>
      </w:r>
      <w:r w:rsidRPr="007A6AA5">
        <w:rPr>
          <w:rFonts w:ascii="Times New Roman" w:hAnsi="Times New Roman" w:cs="Times New Roman"/>
          <w:sz w:val="24"/>
          <w:lang w:val="en-US"/>
        </w:rPr>
        <w:tab/>
        <w:t xml:space="preserve">C. Li, T. V. Av-Shalom, J. W. G. Tan, J. S. </w:t>
      </w:r>
      <w:proofErr w:type="spellStart"/>
      <w:r w:rsidRPr="007A6AA5">
        <w:rPr>
          <w:rFonts w:ascii="Times New Roman" w:hAnsi="Times New Roman" w:cs="Times New Roman"/>
          <w:sz w:val="24"/>
          <w:lang w:val="en-US"/>
        </w:rPr>
        <w:t>Kwah</w:t>
      </w:r>
      <w:proofErr w:type="spellEnd"/>
      <w:r w:rsidRPr="007A6AA5">
        <w:rPr>
          <w:rFonts w:ascii="Times New Roman" w:hAnsi="Times New Roman" w:cs="Times New Roman"/>
          <w:sz w:val="24"/>
          <w:lang w:val="en-US"/>
        </w:rPr>
        <w:t xml:space="preserve">, K. R. </w:t>
      </w:r>
      <w:proofErr w:type="spellStart"/>
      <w:r w:rsidRPr="007A6AA5">
        <w:rPr>
          <w:rFonts w:ascii="Times New Roman" w:hAnsi="Times New Roman" w:cs="Times New Roman"/>
          <w:sz w:val="24"/>
          <w:lang w:val="en-US"/>
        </w:rPr>
        <w:t>Chng</w:t>
      </w:r>
      <w:proofErr w:type="spellEnd"/>
      <w:r w:rsidRPr="007A6AA5">
        <w:rPr>
          <w:rFonts w:ascii="Times New Roman" w:hAnsi="Times New Roman" w:cs="Times New Roman"/>
          <w:sz w:val="24"/>
          <w:lang w:val="en-US"/>
        </w:rPr>
        <w:t xml:space="preserve">, N. Nagarajan, BEEM-Static: Accurate inference of ecological interactions from cross-sectional microbiome data. </w:t>
      </w:r>
      <w:r w:rsidRPr="007A6AA5">
        <w:rPr>
          <w:rFonts w:ascii="Times New Roman" w:hAnsi="Times New Roman" w:cs="Times New Roman"/>
          <w:i/>
          <w:iCs/>
          <w:sz w:val="24"/>
          <w:lang w:val="en-US"/>
        </w:rPr>
        <w:t>PLOS Computational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7</w:t>
      </w:r>
      <w:r w:rsidRPr="007A6AA5">
        <w:rPr>
          <w:rFonts w:ascii="Times New Roman" w:hAnsi="Times New Roman" w:cs="Times New Roman"/>
          <w:sz w:val="24"/>
          <w:lang w:val="en-US"/>
        </w:rPr>
        <w:t>, e1009343 (2021).</w:t>
      </w:r>
    </w:p>
    <w:p w14:paraId="7D18B52B"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3. </w:t>
      </w:r>
      <w:r w:rsidRPr="007A6AA5">
        <w:rPr>
          <w:rFonts w:ascii="Times New Roman" w:hAnsi="Times New Roman" w:cs="Times New Roman"/>
          <w:sz w:val="24"/>
          <w:lang w:val="en-US"/>
        </w:rPr>
        <w:tab/>
        <w:t xml:space="preserve">V. Bucci, B. </w:t>
      </w:r>
      <w:proofErr w:type="spellStart"/>
      <w:r w:rsidRPr="007A6AA5">
        <w:rPr>
          <w:rFonts w:ascii="Times New Roman" w:hAnsi="Times New Roman" w:cs="Times New Roman"/>
          <w:sz w:val="24"/>
          <w:lang w:val="en-US"/>
        </w:rPr>
        <w:t>Tzen</w:t>
      </w:r>
      <w:proofErr w:type="spellEnd"/>
      <w:r w:rsidRPr="007A6AA5">
        <w:rPr>
          <w:rFonts w:ascii="Times New Roman" w:hAnsi="Times New Roman" w:cs="Times New Roman"/>
          <w:sz w:val="24"/>
          <w:lang w:val="en-US"/>
        </w:rPr>
        <w:t xml:space="preserve">, N. Li, M. Simmons, T. </w:t>
      </w:r>
      <w:proofErr w:type="spellStart"/>
      <w:r w:rsidRPr="007A6AA5">
        <w:rPr>
          <w:rFonts w:ascii="Times New Roman" w:hAnsi="Times New Roman" w:cs="Times New Roman"/>
          <w:sz w:val="24"/>
          <w:lang w:val="en-US"/>
        </w:rPr>
        <w:t>Tanoue</w:t>
      </w:r>
      <w:proofErr w:type="spellEnd"/>
      <w:r w:rsidRPr="007A6AA5">
        <w:rPr>
          <w:rFonts w:ascii="Times New Roman" w:hAnsi="Times New Roman" w:cs="Times New Roman"/>
          <w:sz w:val="24"/>
          <w:lang w:val="en-US"/>
        </w:rPr>
        <w:t xml:space="preserve">, E. Bogart, L. Deng, V. </w:t>
      </w:r>
      <w:proofErr w:type="spellStart"/>
      <w:r w:rsidRPr="007A6AA5">
        <w:rPr>
          <w:rFonts w:ascii="Times New Roman" w:hAnsi="Times New Roman" w:cs="Times New Roman"/>
          <w:sz w:val="24"/>
          <w:lang w:val="en-US"/>
        </w:rPr>
        <w:t>Yeliseyev</w:t>
      </w:r>
      <w:proofErr w:type="spellEnd"/>
      <w:r w:rsidRPr="007A6AA5">
        <w:rPr>
          <w:rFonts w:ascii="Times New Roman" w:hAnsi="Times New Roman" w:cs="Times New Roman"/>
          <w:sz w:val="24"/>
          <w:lang w:val="en-US"/>
        </w:rPr>
        <w:t xml:space="preserve">, M. L. Delaney, Q. Liu, B. </w:t>
      </w:r>
      <w:proofErr w:type="spellStart"/>
      <w:r w:rsidRPr="007A6AA5">
        <w:rPr>
          <w:rFonts w:ascii="Times New Roman" w:hAnsi="Times New Roman" w:cs="Times New Roman"/>
          <w:sz w:val="24"/>
          <w:lang w:val="en-US"/>
        </w:rPr>
        <w:t>Olle</w:t>
      </w:r>
      <w:proofErr w:type="spellEnd"/>
      <w:r w:rsidRPr="007A6AA5">
        <w:rPr>
          <w:rFonts w:ascii="Times New Roman" w:hAnsi="Times New Roman" w:cs="Times New Roman"/>
          <w:sz w:val="24"/>
          <w:lang w:val="en-US"/>
        </w:rPr>
        <w:t xml:space="preserve">, R. R. Stein, K. Honda, L. </w:t>
      </w:r>
      <w:proofErr w:type="spellStart"/>
      <w:r w:rsidRPr="007A6AA5">
        <w:rPr>
          <w:rFonts w:ascii="Times New Roman" w:hAnsi="Times New Roman" w:cs="Times New Roman"/>
          <w:sz w:val="24"/>
          <w:lang w:val="en-US"/>
        </w:rPr>
        <w:t>Bry</w:t>
      </w:r>
      <w:proofErr w:type="spellEnd"/>
      <w:r w:rsidRPr="007A6AA5">
        <w:rPr>
          <w:rFonts w:ascii="Times New Roman" w:hAnsi="Times New Roman" w:cs="Times New Roman"/>
          <w:sz w:val="24"/>
          <w:lang w:val="en-US"/>
        </w:rPr>
        <w:t xml:space="preserve">, G. K. Gerber, MDSINE: Microbial Dynamical Systems </w:t>
      </w:r>
      <w:proofErr w:type="spellStart"/>
      <w:r w:rsidRPr="007A6AA5">
        <w:rPr>
          <w:rFonts w:ascii="Times New Roman" w:hAnsi="Times New Roman" w:cs="Times New Roman"/>
          <w:sz w:val="24"/>
          <w:lang w:val="en-US"/>
        </w:rPr>
        <w:t>INference</w:t>
      </w:r>
      <w:proofErr w:type="spellEnd"/>
      <w:r w:rsidRPr="007A6AA5">
        <w:rPr>
          <w:rFonts w:ascii="Times New Roman" w:hAnsi="Times New Roman" w:cs="Times New Roman"/>
          <w:sz w:val="24"/>
          <w:lang w:val="en-US"/>
        </w:rPr>
        <w:t xml:space="preserve"> Engine for microbiome time-series analyses. </w:t>
      </w:r>
      <w:r w:rsidRPr="007A6AA5">
        <w:rPr>
          <w:rFonts w:ascii="Times New Roman" w:hAnsi="Times New Roman" w:cs="Times New Roman"/>
          <w:i/>
          <w:iCs/>
          <w:sz w:val="24"/>
          <w:lang w:val="en-US"/>
        </w:rPr>
        <w:t>Genome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7</w:t>
      </w:r>
      <w:r w:rsidRPr="007A6AA5">
        <w:rPr>
          <w:rFonts w:ascii="Times New Roman" w:hAnsi="Times New Roman" w:cs="Times New Roman"/>
          <w:sz w:val="24"/>
          <w:lang w:val="en-US"/>
        </w:rPr>
        <w:t>, 121 (2016).</w:t>
      </w:r>
    </w:p>
    <w:p w14:paraId="37EB2231"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4. </w:t>
      </w:r>
      <w:r w:rsidRPr="007A6AA5">
        <w:rPr>
          <w:rFonts w:ascii="Times New Roman" w:hAnsi="Times New Roman" w:cs="Times New Roman"/>
          <w:sz w:val="24"/>
          <w:lang w:val="en-US"/>
        </w:rPr>
        <w:tab/>
        <w:t xml:space="preserve">D. Rios Garza, D. </w:t>
      </w:r>
      <w:proofErr w:type="spellStart"/>
      <w:r w:rsidRPr="007A6AA5">
        <w:rPr>
          <w:rFonts w:ascii="Times New Roman" w:hAnsi="Times New Roman" w:cs="Times New Roman"/>
          <w:sz w:val="24"/>
          <w:lang w:val="en-US"/>
        </w:rPr>
        <w:t>Gonze</w:t>
      </w:r>
      <w:proofErr w:type="spellEnd"/>
      <w:r w:rsidRPr="007A6AA5">
        <w:rPr>
          <w:rFonts w:ascii="Times New Roman" w:hAnsi="Times New Roman" w:cs="Times New Roman"/>
          <w:sz w:val="24"/>
          <w:lang w:val="en-US"/>
        </w:rPr>
        <w:t xml:space="preserve">, H. </w:t>
      </w:r>
      <w:proofErr w:type="spellStart"/>
      <w:r w:rsidRPr="007A6AA5">
        <w:rPr>
          <w:rFonts w:ascii="Times New Roman" w:hAnsi="Times New Roman" w:cs="Times New Roman"/>
          <w:sz w:val="24"/>
          <w:lang w:val="en-US"/>
        </w:rPr>
        <w:t>Zafeiropoulos</w:t>
      </w:r>
      <w:proofErr w:type="spellEnd"/>
      <w:r w:rsidRPr="007A6AA5">
        <w:rPr>
          <w:rFonts w:ascii="Times New Roman" w:hAnsi="Times New Roman" w:cs="Times New Roman"/>
          <w:sz w:val="24"/>
          <w:lang w:val="en-US"/>
        </w:rPr>
        <w:t xml:space="preserve">, B. Liu, K. Faust, Metabolic models of human gut microbiota: Advances and challenges. </w:t>
      </w:r>
      <w:r w:rsidRPr="007A6AA5">
        <w:rPr>
          <w:rFonts w:ascii="Times New Roman" w:hAnsi="Times New Roman" w:cs="Times New Roman"/>
          <w:i/>
          <w:iCs/>
          <w:sz w:val="24"/>
          <w:lang w:val="en-US"/>
        </w:rPr>
        <w:t>Cell Systems</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14</w:t>
      </w:r>
      <w:r w:rsidRPr="007A6AA5">
        <w:rPr>
          <w:rFonts w:ascii="Times New Roman" w:hAnsi="Times New Roman" w:cs="Times New Roman"/>
          <w:sz w:val="24"/>
          <w:lang w:val="en-US"/>
        </w:rPr>
        <w:t>, 109–121 (2023).</w:t>
      </w:r>
    </w:p>
    <w:p w14:paraId="528B771C"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5. </w:t>
      </w:r>
      <w:r w:rsidRPr="007A6AA5">
        <w:rPr>
          <w:rFonts w:ascii="Times New Roman" w:hAnsi="Times New Roman" w:cs="Times New Roman"/>
          <w:sz w:val="24"/>
          <w:lang w:val="en-US"/>
        </w:rPr>
        <w:tab/>
        <w:t xml:space="preserve">L. K. Nguyen, D. </w:t>
      </w:r>
      <w:proofErr w:type="spellStart"/>
      <w:r w:rsidRPr="007A6AA5">
        <w:rPr>
          <w:rFonts w:ascii="Times New Roman" w:hAnsi="Times New Roman" w:cs="Times New Roman"/>
          <w:sz w:val="24"/>
          <w:lang w:val="en-US"/>
        </w:rPr>
        <w:t>Kulasiri</w:t>
      </w:r>
      <w:proofErr w:type="spellEnd"/>
      <w:r w:rsidRPr="007A6AA5">
        <w:rPr>
          <w:rFonts w:ascii="Times New Roman" w:hAnsi="Times New Roman" w:cs="Times New Roman"/>
          <w:sz w:val="24"/>
          <w:lang w:val="en-US"/>
        </w:rPr>
        <w:t xml:space="preserve">, On the functional diversity of dynamical </w:t>
      </w:r>
      <w:proofErr w:type="spellStart"/>
      <w:r w:rsidRPr="007A6AA5">
        <w:rPr>
          <w:rFonts w:ascii="Times New Roman" w:hAnsi="Times New Roman" w:cs="Times New Roman"/>
          <w:sz w:val="24"/>
          <w:lang w:val="en-US"/>
        </w:rPr>
        <w:t>behaviour</w:t>
      </w:r>
      <w:proofErr w:type="spellEnd"/>
      <w:r w:rsidRPr="007A6AA5">
        <w:rPr>
          <w:rFonts w:ascii="Times New Roman" w:hAnsi="Times New Roman" w:cs="Times New Roman"/>
          <w:sz w:val="24"/>
          <w:lang w:val="en-US"/>
        </w:rPr>
        <w:t xml:space="preserve"> in genetic and metabolic feedback systems. </w:t>
      </w:r>
      <w:r w:rsidRPr="007A6AA5">
        <w:rPr>
          <w:rFonts w:ascii="Times New Roman" w:hAnsi="Times New Roman" w:cs="Times New Roman"/>
          <w:i/>
          <w:iCs/>
          <w:sz w:val="24"/>
          <w:lang w:val="en-US"/>
        </w:rPr>
        <w:t>BMC Systems 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3</w:t>
      </w:r>
      <w:r w:rsidRPr="007A6AA5">
        <w:rPr>
          <w:rFonts w:ascii="Times New Roman" w:hAnsi="Times New Roman" w:cs="Times New Roman"/>
          <w:sz w:val="24"/>
          <w:lang w:val="en-US"/>
        </w:rPr>
        <w:t>, 51 (2009).</w:t>
      </w:r>
    </w:p>
    <w:p w14:paraId="4B6547AF" w14:textId="77777777" w:rsidR="007A6AA5" w:rsidRPr="007A6AA5" w:rsidRDefault="007A6AA5" w:rsidP="007A6AA5">
      <w:pPr>
        <w:pStyle w:val="Bibliography"/>
        <w:rPr>
          <w:rFonts w:ascii="Times New Roman" w:hAnsi="Times New Roman" w:cs="Times New Roman"/>
          <w:sz w:val="24"/>
          <w:lang w:val="en-US"/>
        </w:rPr>
      </w:pPr>
      <w:r w:rsidRPr="007A6AA5">
        <w:rPr>
          <w:rFonts w:ascii="Times New Roman" w:hAnsi="Times New Roman" w:cs="Times New Roman"/>
          <w:sz w:val="24"/>
          <w:lang w:val="en-US"/>
        </w:rPr>
        <w:t xml:space="preserve">36. </w:t>
      </w:r>
      <w:r w:rsidRPr="007A6AA5">
        <w:rPr>
          <w:rFonts w:ascii="Times New Roman" w:hAnsi="Times New Roman" w:cs="Times New Roman"/>
          <w:sz w:val="24"/>
          <w:lang w:val="en-US"/>
        </w:rPr>
        <w:tab/>
        <w:t xml:space="preserve">J. Monod, The Growth of Bacterial Cultures. </w:t>
      </w:r>
      <w:r w:rsidRPr="007A6AA5">
        <w:rPr>
          <w:rFonts w:ascii="Times New Roman" w:hAnsi="Times New Roman" w:cs="Times New Roman"/>
          <w:i/>
          <w:iCs/>
          <w:sz w:val="24"/>
          <w:lang w:val="en-US"/>
        </w:rPr>
        <w:t>Annual Review of Microbiology</w:t>
      </w:r>
      <w:r w:rsidRPr="007A6AA5">
        <w:rPr>
          <w:rFonts w:ascii="Times New Roman" w:hAnsi="Times New Roman" w:cs="Times New Roman"/>
          <w:sz w:val="24"/>
          <w:lang w:val="en-US"/>
        </w:rPr>
        <w:t xml:space="preserve"> </w:t>
      </w:r>
      <w:r w:rsidRPr="007A6AA5">
        <w:rPr>
          <w:rFonts w:ascii="Times New Roman" w:hAnsi="Times New Roman" w:cs="Times New Roman"/>
          <w:b/>
          <w:bCs/>
          <w:sz w:val="24"/>
          <w:lang w:val="en-US"/>
        </w:rPr>
        <w:t>3</w:t>
      </w:r>
      <w:r w:rsidRPr="007A6AA5">
        <w:rPr>
          <w:rFonts w:ascii="Times New Roman" w:hAnsi="Times New Roman" w:cs="Times New Roman"/>
          <w:sz w:val="24"/>
          <w:lang w:val="en-US"/>
        </w:rPr>
        <w:t>, 371–394 (1949).</w:t>
      </w:r>
    </w:p>
    <w:p w14:paraId="077BEE9A" w14:textId="77777777" w:rsidR="007A6AA5" w:rsidRPr="007A6AA5" w:rsidRDefault="007A6AA5" w:rsidP="007A6AA5">
      <w:pPr>
        <w:pStyle w:val="Bibliography"/>
        <w:rPr>
          <w:rFonts w:ascii="Times New Roman" w:hAnsi="Times New Roman" w:cs="Times New Roman"/>
          <w:sz w:val="24"/>
        </w:rPr>
      </w:pPr>
      <w:r w:rsidRPr="007A6AA5">
        <w:rPr>
          <w:rFonts w:ascii="Times New Roman" w:hAnsi="Times New Roman" w:cs="Times New Roman"/>
          <w:sz w:val="24"/>
          <w:lang w:val="en-US"/>
        </w:rPr>
        <w:t xml:space="preserve">37. </w:t>
      </w:r>
      <w:r w:rsidRPr="007A6AA5">
        <w:rPr>
          <w:rFonts w:ascii="Times New Roman" w:hAnsi="Times New Roman" w:cs="Times New Roman"/>
          <w:sz w:val="24"/>
          <w:lang w:val="en-US"/>
        </w:rPr>
        <w:tab/>
        <w:t xml:space="preserve">M. A. Fischbach, J. L. </w:t>
      </w:r>
      <w:proofErr w:type="spellStart"/>
      <w:r w:rsidRPr="007A6AA5">
        <w:rPr>
          <w:rFonts w:ascii="Times New Roman" w:hAnsi="Times New Roman" w:cs="Times New Roman"/>
          <w:sz w:val="24"/>
          <w:lang w:val="en-US"/>
        </w:rPr>
        <w:t>Sonnenburg</w:t>
      </w:r>
      <w:proofErr w:type="spellEnd"/>
      <w:r w:rsidRPr="007A6AA5">
        <w:rPr>
          <w:rFonts w:ascii="Times New Roman" w:hAnsi="Times New Roman" w:cs="Times New Roman"/>
          <w:sz w:val="24"/>
          <w:lang w:val="en-US"/>
        </w:rPr>
        <w:t xml:space="preserve">, Eating </w:t>
      </w:r>
      <w:proofErr w:type="gramStart"/>
      <w:r w:rsidRPr="007A6AA5">
        <w:rPr>
          <w:rFonts w:ascii="Times New Roman" w:hAnsi="Times New Roman" w:cs="Times New Roman"/>
          <w:sz w:val="24"/>
          <w:lang w:val="en-US"/>
        </w:rPr>
        <w:t>For</w:t>
      </w:r>
      <w:proofErr w:type="gramEnd"/>
      <w:r w:rsidRPr="007A6AA5">
        <w:rPr>
          <w:rFonts w:ascii="Times New Roman" w:hAnsi="Times New Roman" w:cs="Times New Roman"/>
          <w:sz w:val="24"/>
          <w:lang w:val="en-US"/>
        </w:rPr>
        <w:t xml:space="preserve"> Two: How Metabolism Establishes Interspecies Interactions in the Gut. </w:t>
      </w:r>
      <w:proofErr w:type="spellStart"/>
      <w:r w:rsidRPr="007A6AA5">
        <w:rPr>
          <w:rFonts w:ascii="Times New Roman" w:hAnsi="Times New Roman" w:cs="Times New Roman"/>
          <w:i/>
          <w:iCs/>
          <w:sz w:val="24"/>
        </w:rPr>
        <w:t>Cell</w:t>
      </w:r>
      <w:proofErr w:type="spellEnd"/>
      <w:r w:rsidRPr="007A6AA5">
        <w:rPr>
          <w:rFonts w:ascii="Times New Roman" w:hAnsi="Times New Roman" w:cs="Times New Roman"/>
          <w:i/>
          <w:iCs/>
          <w:sz w:val="24"/>
        </w:rPr>
        <w:t xml:space="preserve"> Host &amp; Microbe</w:t>
      </w:r>
      <w:r w:rsidRPr="007A6AA5">
        <w:rPr>
          <w:rFonts w:ascii="Times New Roman" w:hAnsi="Times New Roman" w:cs="Times New Roman"/>
          <w:sz w:val="24"/>
        </w:rPr>
        <w:t xml:space="preserve"> </w:t>
      </w:r>
      <w:r w:rsidRPr="007A6AA5">
        <w:rPr>
          <w:rFonts w:ascii="Times New Roman" w:hAnsi="Times New Roman" w:cs="Times New Roman"/>
          <w:b/>
          <w:bCs/>
          <w:sz w:val="24"/>
        </w:rPr>
        <w:t>10</w:t>
      </w:r>
      <w:r w:rsidRPr="007A6AA5">
        <w:rPr>
          <w:rFonts w:ascii="Times New Roman" w:hAnsi="Times New Roman" w:cs="Times New Roman"/>
          <w:sz w:val="24"/>
        </w:rPr>
        <w:t>, 336–347 (2011).</w:t>
      </w:r>
    </w:p>
    <w:p w14:paraId="3A6E5C87" w14:textId="387D3E3F" w:rsidR="006B1549" w:rsidRDefault="003E33F0" w:rsidP="00A10E11">
      <w:pPr>
        <w:pStyle w:val="Paragraph"/>
        <w:tabs>
          <w:tab w:val="left" w:pos="8130"/>
        </w:tabs>
        <w:ind w:firstLine="0"/>
        <w:rPr>
          <w:b/>
        </w:rPr>
      </w:pPr>
      <w:r>
        <w:rPr>
          <w:b/>
        </w:rPr>
        <w:fldChar w:fldCharType="end"/>
      </w:r>
    </w:p>
    <w:p w14:paraId="4329C69A" w14:textId="3F31B203" w:rsidR="003E33F0" w:rsidRDefault="003E33F0" w:rsidP="00A10E11">
      <w:pPr>
        <w:pStyle w:val="Paragraph"/>
        <w:tabs>
          <w:tab w:val="left" w:pos="8130"/>
        </w:tabs>
        <w:ind w:firstLine="0"/>
        <w:rPr>
          <w:b/>
        </w:rPr>
      </w:pPr>
      <w:r>
        <w:rPr>
          <w:b/>
        </w:rPr>
        <w:t>Acknowledgements</w:t>
      </w:r>
    </w:p>
    <w:p w14:paraId="7086F640" w14:textId="3160AB86" w:rsidR="003E33F0" w:rsidRDefault="003E33F0" w:rsidP="00A10E11">
      <w:pPr>
        <w:pStyle w:val="Paragraph"/>
        <w:tabs>
          <w:tab w:val="left" w:pos="8130"/>
        </w:tabs>
        <w:ind w:firstLine="0"/>
      </w:pPr>
      <w:r>
        <w:t xml:space="preserve">We thank </w:t>
      </w:r>
      <w:proofErr w:type="spellStart"/>
      <w:r>
        <w:t>Gertjan</w:t>
      </w:r>
      <w:proofErr w:type="spellEnd"/>
      <w:r>
        <w:t xml:space="preserve"> </w:t>
      </w:r>
      <w:proofErr w:type="spellStart"/>
      <w:r>
        <w:t>Gerits</w:t>
      </w:r>
      <w:proofErr w:type="spellEnd"/>
      <w:r>
        <w:t xml:space="preserve"> for helping in the experiments shown in Fig. S1B and </w:t>
      </w:r>
      <w:proofErr w:type="spellStart"/>
      <w:r>
        <w:t>Aristeidis</w:t>
      </w:r>
      <w:proofErr w:type="spellEnd"/>
      <w:r>
        <w:t xml:space="preserve"> </w:t>
      </w:r>
      <w:proofErr w:type="spellStart"/>
      <w:r>
        <w:t>Litos</w:t>
      </w:r>
      <w:proofErr w:type="spellEnd"/>
      <w:r>
        <w:t xml:space="preserve"> for some useful discussions regarding the model in Fig 4A.</w:t>
      </w:r>
    </w:p>
    <w:p w14:paraId="64A0F5B1" w14:textId="0DFE621E" w:rsidR="003E33F0" w:rsidRDefault="003E33F0" w:rsidP="00A10E11">
      <w:pPr>
        <w:pStyle w:val="Paragraph"/>
        <w:tabs>
          <w:tab w:val="left" w:pos="8130"/>
        </w:tabs>
        <w:ind w:firstLine="0"/>
      </w:pPr>
    </w:p>
    <w:p w14:paraId="7306D211" w14:textId="2E4CDD92" w:rsidR="003E33F0" w:rsidRDefault="003E33F0" w:rsidP="00A10E11">
      <w:pPr>
        <w:pStyle w:val="Paragraph"/>
        <w:tabs>
          <w:tab w:val="left" w:pos="8130"/>
        </w:tabs>
        <w:ind w:firstLine="0"/>
        <w:rPr>
          <w:b/>
        </w:rPr>
      </w:pPr>
      <w:r w:rsidRPr="003E33F0">
        <w:rPr>
          <w:b/>
        </w:rPr>
        <w:t>Funding:</w:t>
      </w:r>
    </w:p>
    <w:p w14:paraId="55DCEA07" w14:textId="170AED08" w:rsidR="003E33F0" w:rsidRDefault="003E33F0" w:rsidP="00A10E11">
      <w:pPr>
        <w:pStyle w:val="Paragraph"/>
        <w:tabs>
          <w:tab w:val="left" w:pos="8130"/>
        </w:tabs>
        <w:ind w:firstLine="0"/>
        <w:rPr>
          <w:b/>
        </w:rPr>
      </w:pPr>
    </w:p>
    <w:p w14:paraId="19340142" w14:textId="07806388" w:rsidR="003E33F0" w:rsidRDefault="003E33F0" w:rsidP="00A10E11">
      <w:pPr>
        <w:pStyle w:val="Paragraph"/>
        <w:tabs>
          <w:tab w:val="left" w:pos="8130"/>
        </w:tabs>
        <w:ind w:firstLine="0"/>
        <w:rPr>
          <w:b/>
        </w:rPr>
      </w:pPr>
      <w:r>
        <w:rPr>
          <w:b/>
        </w:rPr>
        <w:t xml:space="preserve">Author </w:t>
      </w:r>
      <w:commentRangeStart w:id="1"/>
      <w:r>
        <w:rPr>
          <w:b/>
        </w:rPr>
        <w:t>contributions</w:t>
      </w:r>
      <w:commentRangeEnd w:id="1"/>
      <w:r>
        <w:rPr>
          <w:rStyle w:val="CommentReference"/>
          <w:rFonts w:asciiTheme="minorHAnsi" w:eastAsiaTheme="minorHAnsi" w:hAnsiTheme="minorHAnsi" w:cstheme="minorBidi"/>
          <w:lang w:val="fr-FR"/>
        </w:rPr>
        <w:commentReference w:id="1"/>
      </w:r>
      <w:r>
        <w:rPr>
          <w:b/>
        </w:rPr>
        <w:t>:</w:t>
      </w:r>
    </w:p>
    <w:p w14:paraId="63770849" w14:textId="363182CD" w:rsidR="003E33F0" w:rsidRDefault="003E33F0" w:rsidP="00A10E11">
      <w:pPr>
        <w:pStyle w:val="Paragraph"/>
        <w:tabs>
          <w:tab w:val="left" w:pos="8130"/>
        </w:tabs>
        <w:ind w:firstLine="0"/>
      </w:pPr>
      <w:r>
        <w:t>Conceptualization:</w:t>
      </w:r>
      <w:r w:rsidR="0014147E">
        <w:t xml:space="preserve"> KF, DRG, CVV</w:t>
      </w:r>
    </w:p>
    <w:p w14:paraId="6D3E4273" w14:textId="779CB163" w:rsidR="003E33F0" w:rsidRDefault="003E33F0" w:rsidP="00A10E11">
      <w:pPr>
        <w:pStyle w:val="Paragraph"/>
        <w:tabs>
          <w:tab w:val="left" w:pos="8130"/>
        </w:tabs>
        <w:ind w:firstLine="0"/>
      </w:pPr>
      <w:r>
        <w:t>Data curation:</w:t>
      </w:r>
      <w:r w:rsidR="0014147E">
        <w:t xml:space="preserve"> BL, CVV, DRG, KS</w:t>
      </w:r>
    </w:p>
    <w:p w14:paraId="034D1478" w14:textId="08FD5C9D" w:rsidR="003E33F0" w:rsidRDefault="003E33F0" w:rsidP="00A10E11">
      <w:pPr>
        <w:pStyle w:val="Paragraph"/>
        <w:tabs>
          <w:tab w:val="left" w:pos="8130"/>
        </w:tabs>
        <w:ind w:firstLine="0"/>
      </w:pPr>
      <w:r>
        <w:t>Formal analysis:</w:t>
      </w:r>
      <w:r w:rsidR="0014147E">
        <w:t xml:space="preserve"> DRG, BL, KS, CVV</w:t>
      </w:r>
    </w:p>
    <w:p w14:paraId="5B47FCE0" w14:textId="53AA573E" w:rsidR="003E33F0" w:rsidRDefault="003E33F0" w:rsidP="00A10E11">
      <w:pPr>
        <w:pStyle w:val="Paragraph"/>
        <w:tabs>
          <w:tab w:val="left" w:pos="8130"/>
        </w:tabs>
        <w:ind w:firstLine="0"/>
      </w:pPr>
      <w:r>
        <w:t>Funding acquisition:</w:t>
      </w:r>
      <w:r w:rsidR="0014147E">
        <w:t xml:space="preserve"> KF, KB</w:t>
      </w:r>
    </w:p>
    <w:p w14:paraId="2C9455FE" w14:textId="271512E8" w:rsidR="003E33F0" w:rsidRDefault="003E33F0" w:rsidP="00A10E11">
      <w:pPr>
        <w:pStyle w:val="Paragraph"/>
        <w:tabs>
          <w:tab w:val="left" w:pos="8130"/>
        </w:tabs>
        <w:ind w:firstLine="0"/>
      </w:pPr>
      <w:r>
        <w:t>Investigation:</w:t>
      </w:r>
      <w:r w:rsidR="0014147E">
        <w:t xml:space="preserve"> BL, CVV, DRG</w:t>
      </w:r>
      <w:r w:rsidR="00A4593E">
        <w:t>, PS</w:t>
      </w:r>
    </w:p>
    <w:p w14:paraId="494937DF" w14:textId="5F81AE07" w:rsidR="003E33F0" w:rsidRDefault="003E33F0" w:rsidP="00A10E11">
      <w:pPr>
        <w:pStyle w:val="Paragraph"/>
        <w:tabs>
          <w:tab w:val="left" w:pos="8130"/>
        </w:tabs>
        <w:ind w:firstLine="0"/>
      </w:pPr>
      <w:r>
        <w:t>Methodology:</w:t>
      </w:r>
      <w:r w:rsidR="0014147E">
        <w:t xml:space="preserve"> all authors</w:t>
      </w:r>
    </w:p>
    <w:p w14:paraId="535727D8" w14:textId="4918C396" w:rsidR="003E33F0" w:rsidRDefault="003E33F0" w:rsidP="00A10E11">
      <w:pPr>
        <w:pStyle w:val="Paragraph"/>
        <w:tabs>
          <w:tab w:val="left" w:pos="8130"/>
        </w:tabs>
        <w:ind w:firstLine="0"/>
      </w:pPr>
      <w:r>
        <w:t>Project Administration:</w:t>
      </w:r>
      <w:r w:rsidR="0014147E">
        <w:t xml:space="preserve"> KF</w:t>
      </w:r>
    </w:p>
    <w:p w14:paraId="412494FA" w14:textId="3595F280" w:rsidR="003E33F0" w:rsidRDefault="003E33F0" w:rsidP="00A10E11">
      <w:pPr>
        <w:pStyle w:val="Paragraph"/>
        <w:tabs>
          <w:tab w:val="left" w:pos="8130"/>
        </w:tabs>
        <w:ind w:firstLine="0"/>
      </w:pPr>
      <w:r>
        <w:t>Resources:</w:t>
      </w:r>
      <w:r w:rsidR="0014147E">
        <w:t xml:space="preserve"> KF, KB, KS</w:t>
      </w:r>
    </w:p>
    <w:p w14:paraId="17EA1AA1" w14:textId="2B59F00E" w:rsidR="003E33F0" w:rsidRDefault="003E33F0" w:rsidP="00A10E11">
      <w:pPr>
        <w:pStyle w:val="Paragraph"/>
        <w:tabs>
          <w:tab w:val="left" w:pos="8130"/>
        </w:tabs>
        <w:ind w:firstLine="0"/>
      </w:pPr>
      <w:r>
        <w:t>Software:</w:t>
      </w:r>
      <w:r w:rsidR="0014147E">
        <w:t xml:space="preserve"> DRG</w:t>
      </w:r>
    </w:p>
    <w:p w14:paraId="7B0BC0EE" w14:textId="4F54B95A" w:rsidR="003E33F0" w:rsidRDefault="003E33F0" w:rsidP="00A10E11">
      <w:pPr>
        <w:pStyle w:val="Paragraph"/>
        <w:tabs>
          <w:tab w:val="left" w:pos="8130"/>
        </w:tabs>
        <w:ind w:firstLine="0"/>
      </w:pPr>
      <w:r>
        <w:t>Supervision:</w:t>
      </w:r>
      <w:r w:rsidR="0014147E">
        <w:t xml:space="preserve"> KF</w:t>
      </w:r>
    </w:p>
    <w:p w14:paraId="44859FE8" w14:textId="7AF57EBD" w:rsidR="003E33F0" w:rsidRDefault="003E33F0" w:rsidP="00A10E11">
      <w:pPr>
        <w:pStyle w:val="Paragraph"/>
        <w:tabs>
          <w:tab w:val="left" w:pos="8130"/>
        </w:tabs>
        <w:ind w:firstLine="0"/>
      </w:pPr>
      <w:r>
        <w:t>Validation:</w:t>
      </w:r>
      <w:r w:rsidR="0014147E">
        <w:t xml:space="preserve"> all authors</w:t>
      </w:r>
    </w:p>
    <w:p w14:paraId="0FD9E2AA" w14:textId="34C6054D" w:rsidR="003E33F0" w:rsidRDefault="003E33F0" w:rsidP="00A10E11">
      <w:pPr>
        <w:pStyle w:val="Paragraph"/>
        <w:tabs>
          <w:tab w:val="left" w:pos="8130"/>
        </w:tabs>
        <w:ind w:firstLine="0"/>
      </w:pPr>
      <w:r>
        <w:t>Visualization:</w:t>
      </w:r>
      <w:r w:rsidR="0014147E">
        <w:t xml:space="preserve"> DRG, BL</w:t>
      </w:r>
    </w:p>
    <w:p w14:paraId="647BF564" w14:textId="4AE27BC1" w:rsidR="003E33F0" w:rsidRDefault="003E33F0" w:rsidP="00A10E11">
      <w:pPr>
        <w:pStyle w:val="Paragraph"/>
        <w:tabs>
          <w:tab w:val="left" w:pos="8130"/>
        </w:tabs>
        <w:ind w:firstLine="0"/>
      </w:pPr>
      <w:r>
        <w:t>Writing—original draft:</w:t>
      </w:r>
      <w:r w:rsidR="0014147E">
        <w:t xml:space="preserve"> DRG, KF, BL</w:t>
      </w:r>
    </w:p>
    <w:p w14:paraId="0926578C" w14:textId="0057A23E" w:rsidR="003E33F0" w:rsidRDefault="003E33F0" w:rsidP="00A10E11">
      <w:pPr>
        <w:pStyle w:val="Paragraph"/>
        <w:tabs>
          <w:tab w:val="left" w:pos="8130"/>
        </w:tabs>
        <w:ind w:firstLine="0"/>
      </w:pPr>
      <w:r>
        <w:t>Writing—review &amp; editing: all authors</w:t>
      </w:r>
    </w:p>
    <w:p w14:paraId="00EF66FD" w14:textId="77777777" w:rsidR="0014147E" w:rsidRDefault="0014147E" w:rsidP="00A10E11">
      <w:pPr>
        <w:pStyle w:val="Paragraph"/>
        <w:tabs>
          <w:tab w:val="left" w:pos="8130"/>
        </w:tabs>
        <w:ind w:firstLine="0"/>
      </w:pPr>
    </w:p>
    <w:p w14:paraId="3CF7D142" w14:textId="7011B407" w:rsidR="0014147E" w:rsidRDefault="0014147E" w:rsidP="00A10E11">
      <w:pPr>
        <w:pStyle w:val="Paragraph"/>
        <w:tabs>
          <w:tab w:val="left" w:pos="8130"/>
        </w:tabs>
        <w:ind w:firstLine="0"/>
      </w:pPr>
      <w:r w:rsidRPr="0014147E">
        <w:rPr>
          <w:b/>
        </w:rPr>
        <w:t>Competing interests:</w:t>
      </w:r>
      <w:r>
        <w:rPr>
          <w:b/>
        </w:rPr>
        <w:t xml:space="preserve"> </w:t>
      </w:r>
      <w:r w:rsidRPr="009A6B8F">
        <w:t xml:space="preserve">Authors declare </w:t>
      </w:r>
      <w:r>
        <w:t xml:space="preserve">that they have </w:t>
      </w:r>
      <w:r w:rsidRPr="009A6B8F">
        <w:t>no competing interests.</w:t>
      </w:r>
    </w:p>
    <w:p w14:paraId="7234667A" w14:textId="5F4C52ED" w:rsidR="0014147E" w:rsidRDefault="0014147E" w:rsidP="00A10E11">
      <w:pPr>
        <w:pStyle w:val="Paragraph"/>
        <w:tabs>
          <w:tab w:val="left" w:pos="8130"/>
        </w:tabs>
        <w:ind w:firstLine="0"/>
      </w:pPr>
    </w:p>
    <w:p w14:paraId="0E162AA3" w14:textId="68BBF2C7" w:rsidR="0014147E" w:rsidRDefault="0014147E" w:rsidP="00A10E11">
      <w:pPr>
        <w:pStyle w:val="Paragraph"/>
        <w:tabs>
          <w:tab w:val="left" w:pos="8130"/>
        </w:tabs>
        <w:ind w:firstLine="0"/>
        <w:rPr>
          <w:b/>
        </w:rPr>
      </w:pPr>
      <w:r w:rsidRPr="0014147E">
        <w:rPr>
          <w:b/>
        </w:rPr>
        <w:t>Data and materials availability</w:t>
      </w:r>
    </w:p>
    <w:p w14:paraId="51A2F983" w14:textId="10E9780A" w:rsidR="005C41AB" w:rsidRDefault="00D33399" w:rsidP="00007D5B">
      <w:pPr>
        <w:pStyle w:val="Paragraph"/>
        <w:tabs>
          <w:tab w:val="left" w:pos="8130"/>
        </w:tabs>
        <w:ind w:firstLine="0"/>
      </w:pPr>
      <w:r>
        <w:t xml:space="preserve">All data the data and code used in the analysis is available at the GitHub repository: </w:t>
      </w:r>
      <w:hyperlink r:id="rId12" w:history="1">
        <w:r w:rsidRPr="00E20279">
          <w:rPr>
            <w:rStyle w:val="Hyperlink"/>
          </w:rPr>
          <w:t>https://github.com/danielriosgarza/hungerGamesModel</w:t>
        </w:r>
      </w:hyperlink>
      <w:r>
        <w:t xml:space="preserve">, which </w:t>
      </w:r>
      <w:proofErr w:type="spellStart"/>
      <w:r>
        <w:t>incled</w:t>
      </w:r>
      <w:proofErr w:type="spellEnd"/>
      <w:r>
        <w:t xml:space="preserve"> detailed instructions to reproduce all the Figures in the manuscripts </w:t>
      </w:r>
      <w:r w:rsidRPr="00D33399">
        <w:t>(https://github.com/danielriosgarza/hungerGamesModel/blob/main/multistabilitymanuscript.ipynb).</w:t>
      </w:r>
    </w:p>
    <w:p w14:paraId="0AB1E425" w14:textId="5D21F99D" w:rsidR="005C41AB" w:rsidRDefault="005C41AB" w:rsidP="00007D5B">
      <w:pPr>
        <w:pStyle w:val="Paragraph"/>
        <w:tabs>
          <w:tab w:val="left" w:pos="8130"/>
        </w:tabs>
        <w:ind w:firstLine="0"/>
        <w:rPr>
          <w:b/>
        </w:rPr>
      </w:pPr>
      <w:r w:rsidRPr="00D33399">
        <w:rPr>
          <w:b/>
        </w:rPr>
        <w:t>Supplementary Materials</w:t>
      </w:r>
    </w:p>
    <w:p w14:paraId="5C078DCE" w14:textId="77777777" w:rsidR="00D33399" w:rsidRDefault="00D33399" w:rsidP="00D33399">
      <w:pPr>
        <w:pStyle w:val="SOMContent"/>
      </w:pPr>
      <w:r>
        <w:t>Materials and Methods</w:t>
      </w:r>
    </w:p>
    <w:p w14:paraId="28D7F413" w14:textId="64705D54" w:rsidR="00D33399" w:rsidRDefault="00D33399" w:rsidP="00D33399">
      <w:pPr>
        <w:pStyle w:val="SOMContent"/>
      </w:pPr>
      <w:r>
        <w:t>Supplementary Text S1</w:t>
      </w:r>
      <w:r w:rsidR="000537F9">
        <w:fldChar w:fldCharType="begin"/>
      </w:r>
      <w:r w:rsidR="000537F9">
        <w:instrText xml:space="preserve"> ADDIN ZOTERO_ITEM CSL_CITATION {"citationID":"09k4f3vu","properties":{"formattedCitation":"({\\i{}24}, {\\i{}26}, {\\i{}35}\\uc0\\u8211{}{\\i{}37})","plainCitation":"(24, 26, 35–37)","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0537F9">
        <w:fldChar w:fldCharType="separate"/>
      </w:r>
      <w:r w:rsidR="000537F9" w:rsidRPr="000537F9">
        <w:t>(</w:t>
      </w:r>
      <w:r w:rsidR="000537F9" w:rsidRPr="000537F9">
        <w:rPr>
          <w:i/>
          <w:iCs/>
        </w:rPr>
        <w:t>24</w:t>
      </w:r>
      <w:r w:rsidR="000537F9" w:rsidRPr="000537F9">
        <w:t xml:space="preserve">, </w:t>
      </w:r>
      <w:r w:rsidR="000537F9" w:rsidRPr="000537F9">
        <w:rPr>
          <w:i/>
          <w:iCs/>
        </w:rPr>
        <w:t>26</w:t>
      </w:r>
      <w:r w:rsidR="000537F9" w:rsidRPr="000537F9">
        <w:t xml:space="preserve">, </w:t>
      </w:r>
      <w:r w:rsidR="000537F9" w:rsidRPr="000537F9">
        <w:rPr>
          <w:i/>
          <w:iCs/>
        </w:rPr>
        <w:t>35</w:t>
      </w:r>
      <w:r w:rsidR="000537F9" w:rsidRPr="000537F9">
        <w:t>–</w:t>
      </w:r>
      <w:r w:rsidR="000537F9" w:rsidRPr="000537F9">
        <w:rPr>
          <w:i/>
          <w:iCs/>
        </w:rPr>
        <w:t>37</w:t>
      </w:r>
      <w:r w:rsidR="000537F9" w:rsidRPr="000537F9">
        <w:t>)</w:t>
      </w:r>
      <w:r w:rsidR="000537F9">
        <w:fldChar w:fldCharType="end"/>
      </w:r>
    </w:p>
    <w:p w14:paraId="6E66850F" w14:textId="4A2CDFCB" w:rsidR="00D33399" w:rsidRDefault="00D33399" w:rsidP="00D33399">
      <w:pPr>
        <w:pStyle w:val="SOMContent"/>
      </w:pPr>
      <w:r>
        <w:t>Supplementary Text S2</w:t>
      </w:r>
    </w:p>
    <w:p w14:paraId="36923BB3" w14:textId="634D8A26" w:rsidR="00D33399" w:rsidRDefault="00D33399" w:rsidP="00D33399">
      <w:pPr>
        <w:pStyle w:val="SOMContent"/>
      </w:pPr>
      <w:r>
        <w:t>Supplementary Figures S1, S2, and S3</w:t>
      </w:r>
    </w:p>
    <w:p w14:paraId="30B9B596" w14:textId="29128216" w:rsidR="00D33399" w:rsidRDefault="00D33399" w:rsidP="00D33399">
      <w:pPr>
        <w:pStyle w:val="SOMContent"/>
      </w:pPr>
      <w:r>
        <w:t>Supplementary Movies S1 and S2</w:t>
      </w:r>
    </w:p>
    <w:p w14:paraId="7B71F544" w14:textId="77777777" w:rsidR="00D33399" w:rsidRPr="00D33399" w:rsidRDefault="00D33399" w:rsidP="00007D5B">
      <w:pPr>
        <w:pStyle w:val="Paragraph"/>
        <w:tabs>
          <w:tab w:val="left" w:pos="8130"/>
        </w:tabs>
        <w:ind w:firstLine="0"/>
        <w:rPr>
          <w:b/>
        </w:rPr>
      </w:pPr>
    </w:p>
    <w:sectPr w:rsidR="00D33399" w:rsidRPr="00D33399">
      <w:pgSz w:w="11906" w:h="16838"/>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Rios Garza" w:date="2024-02-08T16:08:00Z" w:initials="DG">
    <w:p w14:paraId="70775ABE" w14:textId="77777777" w:rsidR="003E33F0" w:rsidRPr="005C6539" w:rsidRDefault="003E33F0">
      <w:pPr>
        <w:pStyle w:val="CommentText"/>
        <w:rPr>
          <w:lang w:val="en-US"/>
        </w:rPr>
      </w:pPr>
      <w:r>
        <w:rPr>
          <w:rStyle w:val="CommentReference"/>
        </w:rPr>
        <w:annotationRef/>
      </w:r>
      <w:hyperlink r:id="rId1" w:history="1">
        <w:proofErr w:type="spellStart"/>
        <w:r w:rsidRPr="003E33F0">
          <w:rPr>
            <w:rStyle w:val="Hyperlink"/>
            <w:lang w:val="en-US"/>
          </w:rPr>
          <w:t>CRediT</w:t>
        </w:r>
        <w:proofErr w:type="spellEnd"/>
        <w:r w:rsidRPr="003E33F0">
          <w:rPr>
            <w:rStyle w:val="Hyperlink"/>
            <w:lang w:val="en-US"/>
          </w:rPr>
          <w:t xml:space="preserve"> – Contributor Roles Taxonomy (niso.org)</w:t>
        </w:r>
      </w:hyperlink>
    </w:p>
    <w:p w14:paraId="0DBFFD49" w14:textId="0C560C5C" w:rsidR="0014147E" w:rsidRPr="003E33F0" w:rsidRDefault="0014147E">
      <w:pPr>
        <w:pStyle w:val="CommentText"/>
        <w:rPr>
          <w:lang w:val="en-US"/>
        </w:rPr>
      </w:pPr>
      <w:r>
        <w:rPr>
          <w:lang w:val="en-US"/>
        </w:rPr>
        <w:t>Please add if I missed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BFFD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BFFD49" w16cid:durableId="296F7AE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Rios Garza">
    <w15:presenceInfo w15:providerId="Windows Live" w15:userId="fdc002f3bb6c7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79E"/>
    <w:rsid w:val="00007D5B"/>
    <w:rsid w:val="000229EA"/>
    <w:rsid w:val="000537F9"/>
    <w:rsid w:val="00072D8A"/>
    <w:rsid w:val="00117D60"/>
    <w:rsid w:val="001411BC"/>
    <w:rsid w:val="0014147E"/>
    <w:rsid w:val="00187826"/>
    <w:rsid w:val="001B0198"/>
    <w:rsid w:val="002F0D7D"/>
    <w:rsid w:val="003168CB"/>
    <w:rsid w:val="00332205"/>
    <w:rsid w:val="00384D96"/>
    <w:rsid w:val="003E33F0"/>
    <w:rsid w:val="003F07B8"/>
    <w:rsid w:val="0044666A"/>
    <w:rsid w:val="00454753"/>
    <w:rsid w:val="004A065F"/>
    <w:rsid w:val="00562D6B"/>
    <w:rsid w:val="005C41AB"/>
    <w:rsid w:val="005C6539"/>
    <w:rsid w:val="005E3363"/>
    <w:rsid w:val="005E5933"/>
    <w:rsid w:val="00636C91"/>
    <w:rsid w:val="00656A88"/>
    <w:rsid w:val="00676190"/>
    <w:rsid w:val="006B1549"/>
    <w:rsid w:val="006C7023"/>
    <w:rsid w:val="00742ADA"/>
    <w:rsid w:val="007A6AA5"/>
    <w:rsid w:val="008A51F1"/>
    <w:rsid w:val="008C1AD6"/>
    <w:rsid w:val="00910813"/>
    <w:rsid w:val="00951546"/>
    <w:rsid w:val="00973396"/>
    <w:rsid w:val="009E603A"/>
    <w:rsid w:val="00A10E11"/>
    <w:rsid w:val="00A42C14"/>
    <w:rsid w:val="00A4593E"/>
    <w:rsid w:val="00A561F9"/>
    <w:rsid w:val="00AD21BE"/>
    <w:rsid w:val="00AD7EEA"/>
    <w:rsid w:val="00B64E6E"/>
    <w:rsid w:val="00BB3216"/>
    <w:rsid w:val="00BB6A39"/>
    <w:rsid w:val="00BD6EFE"/>
    <w:rsid w:val="00C06599"/>
    <w:rsid w:val="00C3536F"/>
    <w:rsid w:val="00C63EA3"/>
    <w:rsid w:val="00C7679E"/>
    <w:rsid w:val="00CA749C"/>
    <w:rsid w:val="00D33399"/>
    <w:rsid w:val="00DA2BFF"/>
    <w:rsid w:val="00DA3138"/>
    <w:rsid w:val="00DC6DD4"/>
    <w:rsid w:val="00E63B9E"/>
    <w:rsid w:val="00EF36FD"/>
    <w:rsid w:val="00F61B8B"/>
    <w:rsid w:val="00F86759"/>
    <w:rsid w:val="00F914E6"/>
    <w:rsid w:val="00FC346F"/>
    <w:rsid w:val="00FD1F1E"/>
    <w:rsid w:val="00FF51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77BCD"/>
  <w15:chartTrackingRefBased/>
  <w15:docId w15:val="{0F5E3935-F92E-4B88-96FE-19F1663FD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C7679E"/>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Normal"/>
    <w:rsid w:val="00C7679E"/>
    <w:pPr>
      <w:spacing w:before="120" w:after="0" w:line="240" w:lineRule="auto"/>
      <w:ind w:firstLine="72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411BC"/>
    <w:rPr>
      <w:color w:val="0563C1" w:themeColor="hyperlink"/>
      <w:u w:val="single"/>
    </w:rPr>
  </w:style>
  <w:style w:type="character" w:styleId="UnresolvedMention">
    <w:name w:val="Unresolved Mention"/>
    <w:basedOn w:val="DefaultParagraphFont"/>
    <w:uiPriority w:val="99"/>
    <w:semiHidden/>
    <w:unhideWhenUsed/>
    <w:rsid w:val="001411BC"/>
    <w:rPr>
      <w:color w:val="605E5C"/>
      <w:shd w:val="clear" w:color="auto" w:fill="E1DFDD"/>
    </w:rPr>
  </w:style>
  <w:style w:type="character" w:styleId="CommentReference">
    <w:name w:val="annotation reference"/>
    <w:basedOn w:val="DefaultParagraphFont"/>
    <w:uiPriority w:val="99"/>
    <w:semiHidden/>
    <w:unhideWhenUsed/>
    <w:rsid w:val="00562D6B"/>
    <w:rPr>
      <w:sz w:val="16"/>
      <w:szCs w:val="16"/>
    </w:rPr>
  </w:style>
  <w:style w:type="paragraph" w:styleId="CommentText">
    <w:name w:val="annotation text"/>
    <w:basedOn w:val="Normal"/>
    <w:link w:val="CommentTextChar"/>
    <w:uiPriority w:val="99"/>
    <w:semiHidden/>
    <w:unhideWhenUsed/>
    <w:rsid w:val="00562D6B"/>
    <w:pPr>
      <w:spacing w:line="240" w:lineRule="auto"/>
    </w:pPr>
    <w:rPr>
      <w:sz w:val="20"/>
      <w:szCs w:val="20"/>
    </w:rPr>
  </w:style>
  <w:style w:type="character" w:customStyle="1" w:styleId="CommentTextChar">
    <w:name w:val="Comment Text Char"/>
    <w:basedOn w:val="DefaultParagraphFont"/>
    <w:link w:val="CommentText"/>
    <w:uiPriority w:val="99"/>
    <w:semiHidden/>
    <w:rsid w:val="00562D6B"/>
    <w:rPr>
      <w:sz w:val="20"/>
      <w:szCs w:val="20"/>
    </w:rPr>
  </w:style>
  <w:style w:type="paragraph" w:styleId="CommentSubject">
    <w:name w:val="annotation subject"/>
    <w:basedOn w:val="CommentText"/>
    <w:next w:val="CommentText"/>
    <w:link w:val="CommentSubjectChar"/>
    <w:uiPriority w:val="99"/>
    <w:semiHidden/>
    <w:unhideWhenUsed/>
    <w:rsid w:val="00562D6B"/>
    <w:rPr>
      <w:b/>
      <w:bCs/>
    </w:rPr>
  </w:style>
  <w:style w:type="character" w:customStyle="1" w:styleId="CommentSubjectChar">
    <w:name w:val="Comment Subject Char"/>
    <w:basedOn w:val="CommentTextChar"/>
    <w:link w:val="CommentSubject"/>
    <w:uiPriority w:val="99"/>
    <w:semiHidden/>
    <w:rsid w:val="00562D6B"/>
    <w:rPr>
      <w:b/>
      <w:bCs/>
      <w:sz w:val="20"/>
      <w:szCs w:val="20"/>
    </w:rPr>
  </w:style>
  <w:style w:type="paragraph" w:styleId="BalloonText">
    <w:name w:val="Balloon Text"/>
    <w:basedOn w:val="Normal"/>
    <w:link w:val="BalloonTextChar"/>
    <w:uiPriority w:val="99"/>
    <w:semiHidden/>
    <w:unhideWhenUsed/>
    <w:rsid w:val="00562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D6B"/>
    <w:rPr>
      <w:rFonts w:ascii="Segoe UI" w:hAnsi="Segoe UI" w:cs="Segoe UI"/>
      <w:sz w:val="18"/>
      <w:szCs w:val="18"/>
    </w:rPr>
  </w:style>
  <w:style w:type="paragraph" w:styleId="Bibliography">
    <w:name w:val="Bibliography"/>
    <w:basedOn w:val="Normal"/>
    <w:next w:val="Normal"/>
    <w:uiPriority w:val="37"/>
    <w:unhideWhenUsed/>
    <w:rsid w:val="003E33F0"/>
    <w:pPr>
      <w:tabs>
        <w:tab w:val="left" w:pos="504"/>
      </w:tabs>
      <w:spacing w:after="240" w:line="240" w:lineRule="auto"/>
      <w:ind w:left="504" w:hanging="504"/>
    </w:pPr>
  </w:style>
  <w:style w:type="paragraph" w:customStyle="1" w:styleId="SOMContent">
    <w:name w:val="SOMContent"/>
    <w:basedOn w:val="Normal"/>
    <w:rsid w:val="00D33399"/>
    <w:pPr>
      <w:spacing w:before="120"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edit.niso.or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hyperlink" Target="https://github.com/danielriosgarza/hungerGamesMode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hyperlink" Target="mailto:danielriosgarza@gmail.com" TargetMode="Externa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72</TotalTime>
  <Pages>16</Pages>
  <Words>20444</Words>
  <Characters>116535</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Rios Garza</dc:creator>
  <cp:keywords/>
  <dc:description/>
  <cp:lastModifiedBy>Daniel-Rios Garza</cp:lastModifiedBy>
  <cp:revision>6</cp:revision>
  <dcterms:created xsi:type="dcterms:W3CDTF">2024-01-29T14:37:00Z</dcterms:created>
  <dcterms:modified xsi:type="dcterms:W3CDTF">2024-02-0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mUarfTK"/&gt;&lt;style id="http://www.zotero.org/styles/science" hasBibliography="1" bibliographyStyleHasBeenSet="1"/&gt;&lt;prefs&gt;&lt;pref name="fieldType" value="Field"/&gt;&lt;/prefs&gt;&lt;/data&gt;</vt:lpwstr>
  </property>
</Properties>
</file>